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5BB50" w14:textId="666F53D8" w:rsidR="00151567" w:rsidRDefault="00151567" w:rsidP="00735EBD">
      <w:pPr>
        <w:pStyle w:val="Heading1"/>
      </w:pPr>
      <w:r>
        <w:t>A broad-scale shift away from single nutrient limitation toward co-nutrient limitation in U.S. lakes</w:t>
      </w:r>
    </w:p>
    <w:p w14:paraId="081DE921" w14:textId="639CC886" w:rsidR="00151567" w:rsidRDefault="00151567" w:rsidP="00735EBD">
      <w:pPr>
        <w:pStyle w:val="Heading1"/>
      </w:pPr>
      <w:r>
        <w:t>Abstract</w:t>
      </w:r>
    </w:p>
    <w:p w14:paraId="7E3AAB5E" w14:textId="00771AE4" w:rsidR="00151567" w:rsidRPr="00151567" w:rsidRDefault="00151567" w:rsidP="00151567">
      <w:r w:rsidRPr="00151567">
        <w:t xml:space="preserve">There is an ongoing debate about whether N or P is more important in causing eutrophication or which is the main limiting nutrient in freshwaters. However, experiments have demonstrated how both nutrients together have an impact on productivity significantly more than additions of a single nutrient and how stoichiometrically imbalanced resources can have detrimental impacts on aquatic ecology. In this study we challenged the single nutrient viewpoint and evaluated how both N and P contribute to eutrophication and limitation at a continental scale using U.S. Environmental Protection Agency National Lakes Assessment data. Further, we tested the difference between assessing all lakes surveyed during the NLA and lakes that were surveyed in both 2007 and 2017. There are advantages to using full NLA datasets where we might estimate changes broadly, vs resampled lakes where we can learn specific differences, but there is a remaining question of which more accurately describes the broad scale reality, and more research is needed to examine this inquiry further. N correlates more strongly with trophic state in the Western U.S., while P correlates mores strongly in the Eastern U.S., indicating the importance of regional </w:t>
      </w:r>
      <w:r w:rsidRPr="00151567">
        <w:t>characteristics</w:t>
      </w:r>
      <w:r w:rsidRPr="00151567">
        <w:t xml:space="preserve"> for understanding drivers of eutrophication. Between 2007 and 2017 lakes across the U.S. are shifting away from single nutrient limitation and toward co-limitation by N and P. And although there was no overall change in trophic state across all surveyed lakes, lakes that were categorized as N- and P-limited showed trends toward eutrophication over the decade. But focusing on a single nutrient may be counterproductive when the goal is eutrophication management. Co-limited lakes can occur either under a lack of nutrients or when an increase in either N or P stoichiometrically balances resources and spurs production. Many lakes across the U.S. could be </w:t>
      </w:r>
      <w:r w:rsidRPr="00151567">
        <w:t>vacillating</w:t>
      </w:r>
      <w:r w:rsidRPr="00151567">
        <w:t xml:space="preserve"> between N- and P-limitation. Understanding variation in nutrient limitation and the potential for co-</w:t>
      </w:r>
      <w:r w:rsidRPr="00151567">
        <w:t>limitation</w:t>
      </w:r>
      <w:r w:rsidRPr="00151567">
        <w:t xml:space="preserve"> can serve as a starting point for strategizing toward improved water quality. And in addition to controlling excess nutrient export into freshwaters, balancing nutrient stoichiometry may be one way to remediate eutrophic lakes.</w:t>
      </w:r>
    </w:p>
    <w:p w14:paraId="4216DDE6" w14:textId="7E85442B" w:rsidR="00DA0D96" w:rsidRDefault="00151567" w:rsidP="00735EBD">
      <w:pPr>
        <w:pStyle w:val="Heading1"/>
      </w:pPr>
      <w:r>
        <w:t>I</w:t>
      </w:r>
      <w:r w:rsidR="00735EBD">
        <w:t>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w:t>
      </w:r>
      <w:r w:rsidRPr="007769A5">
        <w:lastRenderedPageBreak/>
        <w:t>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Bergström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2B3D1DCB"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Elser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Downing &amp; McCauley, 1992; Guildford &amp; Hecky, 2000; Hellström, 1996; Ptacnik et al., 2010; Redfield, 1958; Rhee &amp; Gotham, 1980)</w:t>
      </w:r>
      <w:r w:rsidR="00E04100">
        <w:fldChar w:fldCharType="end"/>
      </w:r>
      <w:r w:rsidR="00B41D7E">
        <w:t>.</w:t>
      </w:r>
      <w:r w:rsidR="00E04100">
        <w:t xml:space="preserve"> </w:t>
      </w:r>
      <w:r w:rsidR="00341EFF">
        <w:t>The ratio of dissolved inorganic N</w:t>
      </w:r>
      <w:r w:rsidR="00E04100">
        <w:t xml:space="preserve"> </w:t>
      </w:r>
      <w:r w:rsidR="00341EFF">
        <w:t xml:space="preserve">(DIN) to total P (TP) </w:t>
      </w:r>
      <w:r w:rsidR="00E04100">
        <w:t xml:space="preserve">may be more indicative of the bioavailable nutrient forms than </w:t>
      </w:r>
      <w:r w:rsidR="00341EFF">
        <w:t>the ratio of total nutrients</w:t>
      </w:r>
      <w:r w:rsidR="00E04100">
        <w:t xml:space="preserve"> </w:t>
      </w:r>
      <w:r w:rsidR="00B41D7E">
        <w:t>and may serve as a better indicator of nutrient limitation 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Bergström,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Guildford &amp; Hecky,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1477C885" w14:textId="77777777" w:rsidR="004F07E5" w:rsidRDefault="004F07E5" w:rsidP="004F07E5">
      <w:pPr>
        <w:pStyle w:val="ListParagraph"/>
        <w:numPr>
          <w:ilvl w:val="0"/>
          <w:numId w:val="22"/>
        </w:numPr>
      </w:pPr>
      <w:r>
        <w:t>Which nutrient correlates best with chlorophyll-a, an indicator of eutrophication, in lakes across ecoregions of the US?</w:t>
      </w:r>
    </w:p>
    <w:p w14:paraId="52545D46" w14:textId="77777777" w:rsidR="004F07E5" w:rsidRDefault="004F07E5" w:rsidP="004F07E5">
      <w:pPr>
        <w:pStyle w:val="ListParagraph"/>
        <w:numPr>
          <w:ilvl w:val="0"/>
          <w:numId w:val="22"/>
        </w:numPr>
      </w:pPr>
      <w:r>
        <w:lastRenderedPageBreak/>
        <w:t xml:space="preserve">How do nutrient limitation and trophic state vary by U.S. ecoregion and do the data indicate any widespread shifts between 2007 and 2017? </w:t>
      </w:r>
    </w:p>
    <w:p w14:paraId="098B20CC" w14:textId="77777777" w:rsidR="004F07E5" w:rsidRDefault="004F07E5" w:rsidP="004F07E5">
      <w:pPr>
        <w:pStyle w:val="ListParagraph"/>
        <w:numPr>
          <w:ilvl w:val="0"/>
          <w:numId w:val="22"/>
        </w:numPr>
      </w:pPr>
      <w:r>
        <w:t xml:space="preserve">Do conclusions drawn from NLA surveys vary depending on the subset of lakes considered, i.e., all surveyed lakes vs resampled lakes? </w:t>
      </w:r>
    </w:p>
    <w:p w14:paraId="312CE70B" w14:textId="08E86B1E"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5F0AC270"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w:t>
      </w:r>
      <w:r w:rsidR="00341EFF">
        <w:t>Although the NLA surveys are conducted every five years, t</w:t>
      </w:r>
      <w:r w:rsidR="00C53890">
        <w: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r w:rsidR="001E3EF5">
        <w:t xml:space="preserve">For this analysis, we excluded lakes &lt;4 ha to maintain consistency. This resulted in a loss of 142 observations.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lastRenderedPageBreak/>
        <w:t>Trophic state determination</w:t>
      </w:r>
    </w:p>
    <w:p w14:paraId="6F5EC6CC" w14:textId="78181D04" w:rsidR="00E575A1" w:rsidRDefault="00E575A1" w:rsidP="00E575A1">
      <w:r>
        <w:t xml:space="preserve">The NLA uses chlorophyll-a concentration as a proxy for trophic state, while acknowledging that trophic state is </w:t>
      </w:r>
      <w:proofErr w:type="gramStart"/>
      <w:r>
        <w:t>actually determined</w:t>
      </w:r>
      <w:proofErr w:type="gramEnd"/>
      <w:r>
        <w:t xml:space="preserve">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2EB40D6F" w:rsidR="00BF16CA" w:rsidRDefault="00BF16CA" w:rsidP="00BF16CA">
      <w:pPr>
        <w:pStyle w:val="Heading2"/>
      </w:pPr>
      <w:r>
        <w:t>Data analyses</w:t>
      </w:r>
    </w:p>
    <w:p w14:paraId="24E1A3C0" w14:textId="77777777" w:rsidR="00CE3A0A" w:rsidRDefault="00CE3A0A" w:rsidP="00CE3A0A">
      <w:pPr>
        <w:rPr>
          <w:color w:val="000000"/>
        </w:rPr>
      </w:pPr>
      <w:r>
        <w:t xml:space="preserve">All data analyses were performed in the R programming language </w:t>
      </w:r>
      <w:r>
        <w:fldChar w:fldCharType="begin"/>
      </w:r>
      <w:r>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fldChar w:fldCharType="separate"/>
      </w:r>
      <w:r w:rsidRPr="00EB2480">
        <w:rPr>
          <w:rFonts w:ascii="Calibri" w:hAnsi="Calibri" w:cs="Calibri"/>
        </w:rPr>
        <w:t>(R Core Team, 2022)</w:t>
      </w:r>
      <w:r>
        <w:fldChar w:fldCharType="end"/>
      </w:r>
      <w:r>
        <w:t xml:space="preserve"> </w:t>
      </w:r>
      <w:r>
        <w:rPr>
          <w:color w:val="000000"/>
        </w:rPr>
        <w:t>using the</w:t>
      </w:r>
      <w:r w:rsidRPr="003C1D87">
        <w:rPr>
          <w:color w:val="000000"/>
        </w:rPr>
        <w:t xml:space="preserve"> </w:t>
      </w:r>
      <w:proofErr w:type="spellStart"/>
      <w:r>
        <w:rPr>
          <w:color w:val="000000"/>
        </w:rPr>
        <w:t>t</w:t>
      </w:r>
      <w:r w:rsidRPr="003C1D87">
        <w:rPr>
          <w:color w:val="000000"/>
        </w:rPr>
        <w:t>idyverse</w:t>
      </w:r>
      <w:proofErr w:type="spellEnd"/>
      <w:r w:rsidRPr="003C1D87">
        <w:rPr>
          <w:color w:val="000000"/>
        </w:rPr>
        <w:t xml:space="preserve"> package suite for data wrangling and visualization</w:t>
      </w:r>
      <w:r>
        <w:rPr>
          <w:color w:val="000000"/>
        </w:rPr>
        <w:t xml:space="preserve"> </w:t>
      </w:r>
      <w:r>
        <w:rPr>
          <w:color w:val="000000"/>
        </w:rPr>
        <w:fldChar w:fldCharType="begin"/>
      </w:r>
      <w:r>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color w:val="000000"/>
        </w:rPr>
        <w:fldChar w:fldCharType="separate"/>
      </w:r>
      <w:r w:rsidRPr="00EB2480">
        <w:rPr>
          <w:rFonts w:ascii="Calibri" w:hAnsi="Calibri" w:cs="Calibri"/>
        </w:rPr>
        <w:t>(Wickham et al., 2019)</w:t>
      </w:r>
      <w:r>
        <w:rPr>
          <w:color w:val="000000"/>
        </w:rPr>
        <w:fldChar w:fldCharType="end"/>
      </w:r>
      <w:r>
        <w:t xml:space="preserve">, </w:t>
      </w:r>
      <w:r>
        <w:rPr>
          <w:color w:val="000000"/>
        </w:rPr>
        <w:t xml:space="preserve">sf package for creating the map </w:t>
      </w:r>
      <w:r>
        <w:rPr>
          <w:color w:val="000000"/>
        </w:rPr>
        <w:fldChar w:fldCharType="begin"/>
      </w:r>
      <w:r>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Pr>
          <w:color w:val="000000"/>
        </w:rPr>
        <w:fldChar w:fldCharType="separate"/>
      </w:r>
      <w:r w:rsidRPr="00EB2480">
        <w:rPr>
          <w:rFonts w:ascii="Calibri" w:hAnsi="Calibri" w:cs="Calibri"/>
        </w:rPr>
        <w:t>(Pebesma, 2018)</w:t>
      </w:r>
      <w:r>
        <w:rPr>
          <w:color w:val="000000"/>
        </w:rPr>
        <w:fldChar w:fldCharType="end"/>
      </w:r>
      <w:r>
        <w:rPr>
          <w:color w:val="000000"/>
        </w:rPr>
        <w:t xml:space="preserve">, and the </w:t>
      </w:r>
      <w:proofErr w:type="spellStart"/>
      <w:r>
        <w:rPr>
          <w:color w:val="000000"/>
        </w:rPr>
        <w:t>spsurvey</w:t>
      </w:r>
      <w:proofErr w:type="spellEnd"/>
      <w:r>
        <w:rPr>
          <w:color w:val="000000"/>
        </w:rPr>
        <w:t xml:space="preserve"> package for generating weighted population estimates </w:t>
      </w:r>
      <w:r>
        <w:fldChar w:fldCharType="begin"/>
      </w:r>
      <w:r>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fldChar w:fldCharType="separate"/>
      </w:r>
      <w:r w:rsidRPr="00EB2480">
        <w:rPr>
          <w:rFonts w:ascii="Calibri" w:hAnsi="Calibri" w:cs="Calibri"/>
        </w:rPr>
        <w:t>(Dumelle et al., 2022)</w:t>
      </w:r>
      <w:r>
        <w:fldChar w:fldCharType="end"/>
      </w:r>
      <w:r>
        <w:rPr>
          <w:color w:val="000000"/>
        </w:rPr>
        <w:t xml:space="preserve">. </w:t>
      </w:r>
    </w:p>
    <w:p w14:paraId="0599675C" w14:textId="4F7F66E6" w:rsidR="00CE3A0A" w:rsidRPr="00CE3A0A" w:rsidRDefault="00CE3A0A" w:rsidP="00CE3A0A">
      <w:pPr>
        <w:pStyle w:val="Caption"/>
        <w:keepNext/>
        <w:rPr>
          <w:i w:val="0"/>
          <w:iCs w:val="0"/>
          <w:color w:val="auto"/>
          <w:sz w:val="24"/>
          <w:szCs w:val="24"/>
        </w:rPr>
      </w:pPr>
      <w:r w:rsidRPr="00CE3A0A">
        <w:rPr>
          <w:i w:val="0"/>
          <w:iCs w:val="0"/>
          <w:color w:val="auto"/>
          <w:sz w:val="22"/>
          <w:szCs w:val="22"/>
        </w:rPr>
        <w:t xml:space="preserve">Table </w:t>
      </w:r>
      <w:r w:rsidRPr="00CE3A0A">
        <w:rPr>
          <w:i w:val="0"/>
          <w:iCs w:val="0"/>
          <w:color w:val="auto"/>
          <w:sz w:val="22"/>
          <w:szCs w:val="22"/>
        </w:rPr>
        <w:fldChar w:fldCharType="begin"/>
      </w:r>
      <w:r w:rsidRPr="00CE3A0A">
        <w:rPr>
          <w:i w:val="0"/>
          <w:iCs w:val="0"/>
          <w:color w:val="auto"/>
          <w:sz w:val="22"/>
          <w:szCs w:val="22"/>
        </w:rPr>
        <w:instrText xml:space="preserve"> SEQ Table \* ARABIC </w:instrText>
      </w:r>
      <w:r w:rsidRPr="00CE3A0A">
        <w:rPr>
          <w:i w:val="0"/>
          <w:iCs w:val="0"/>
          <w:color w:val="auto"/>
          <w:sz w:val="22"/>
          <w:szCs w:val="22"/>
        </w:rPr>
        <w:fldChar w:fldCharType="separate"/>
      </w:r>
      <w:r w:rsidR="001B384B">
        <w:rPr>
          <w:i w:val="0"/>
          <w:iCs w:val="0"/>
          <w:noProof/>
          <w:color w:val="auto"/>
          <w:sz w:val="22"/>
          <w:szCs w:val="22"/>
        </w:rPr>
        <w:t>1</w:t>
      </w:r>
      <w:r w:rsidRPr="00CE3A0A">
        <w:rPr>
          <w:i w:val="0"/>
          <w:iCs w:val="0"/>
          <w:color w:val="auto"/>
          <w:sz w:val="22"/>
          <w:szCs w:val="22"/>
        </w:rPr>
        <w:fldChar w:fldCharType="end"/>
      </w:r>
      <w:r w:rsidRPr="00CE3A0A">
        <w:rPr>
          <w:i w:val="0"/>
          <w:iCs w:val="0"/>
          <w:color w:val="auto"/>
          <w:sz w:val="22"/>
          <w:szCs w:val="22"/>
        </w:rPr>
        <w:t xml:space="preserve">. Definitions of the three NLA data subsets needed to perform the analyses for this </w:t>
      </w:r>
      <w:r w:rsidRPr="00CE3A0A">
        <w:rPr>
          <w:i w:val="0"/>
          <w:iCs w:val="0"/>
          <w:color w:val="auto"/>
          <w:sz w:val="24"/>
          <w:szCs w:val="24"/>
        </w:rPr>
        <w:t>study.</w:t>
      </w:r>
    </w:p>
    <w:tbl>
      <w:tblPr>
        <w:tblStyle w:val="PlainTable5"/>
        <w:tblpPr w:leftFromText="180" w:rightFromText="180" w:vertAnchor="page" w:horzAnchor="margin" w:tblpY="9796"/>
        <w:tblW w:w="9445" w:type="dxa"/>
        <w:tblLook w:val="04A0" w:firstRow="1" w:lastRow="0" w:firstColumn="1" w:lastColumn="0" w:noHBand="0" w:noVBand="1"/>
      </w:tblPr>
      <w:tblGrid>
        <w:gridCol w:w="2281"/>
        <w:gridCol w:w="7164"/>
      </w:tblGrid>
      <w:tr w:rsidR="00CE3A0A" w:rsidRPr="00EE2ACD" w14:paraId="5F537675" w14:textId="77777777" w:rsidTr="00CE3A0A">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281" w:type="dxa"/>
            <w:tcBorders>
              <w:top w:val="single" w:sz="4" w:space="0" w:color="auto"/>
              <w:left w:val="single" w:sz="4" w:space="0" w:color="auto"/>
              <w:bottom w:val="single" w:sz="4" w:space="0" w:color="auto"/>
              <w:right w:val="single" w:sz="4" w:space="0" w:color="auto"/>
            </w:tcBorders>
            <w:noWrap/>
            <w:hideMark/>
          </w:tcPr>
          <w:p w14:paraId="160FAD1A" w14:textId="77777777" w:rsidR="00CE3A0A" w:rsidRPr="00AC03F2" w:rsidRDefault="00CE3A0A" w:rsidP="00CE3A0A">
            <w:pPr>
              <w:rPr>
                <w:rFonts w:ascii="Calibri" w:eastAsia="Times New Roman" w:hAnsi="Calibri" w:cs="Calibri"/>
                <w:b/>
                <w:bCs/>
                <w:color w:val="000000"/>
              </w:rPr>
            </w:pPr>
            <w:bookmarkStart w:id="0" w:name="_Hlk114602070"/>
            <w:r>
              <w:rPr>
                <w:rFonts w:ascii="Calibri" w:eastAsia="Times New Roman" w:hAnsi="Calibri" w:cs="Calibri"/>
                <w:b/>
                <w:bCs/>
                <w:color w:val="000000"/>
              </w:rPr>
              <w:t>Data subsets used in analyses</w:t>
            </w:r>
          </w:p>
        </w:tc>
        <w:tc>
          <w:tcPr>
            <w:tcW w:w="7164" w:type="dxa"/>
            <w:tcBorders>
              <w:top w:val="single" w:sz="4" w:space="0" w:color="auto"/>
              <w:left w:val="single" w:sz="4" w:space="0" w:color="auto"/>
              <w:bottom w:val="single" w:sz="4" w:space="0" w:color="auto"/>
              <w:right w:val="single" w:sz="4" w:space="0" w:color="auto"/>
            </w:tcBorders>
            <w:noWrap/>
            <w:hideMark/>
          </w:tcPr>
          <w:p w14:paraId="7270755D" w14:textId="77777777" w:rsidR="00CE3A0A" w:rsidRPr="005544AF" w:rsidRDefault="00CE3A0A" w:rsidP="00CE3A0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4"/>
              </w:rPr>
            </w:pPr>
            <w:r>
              <w:rPr>
                <w:rFonts w:ascii="Calibri" w:eastAsia="Times New Roman" w:hAnsi="Calibri" w:cs="Calibri"/>
                <w:b/>
                <w:bCs/>
                <w:color w:val="000000"/>
                <w:sz w:val="24"/>
                <w:szCs w:val="24"/>
              </w:rPr>
              <w:t>Definition</w:t>
            </w:r>
          </w:p>
        </w:tc>
      </w:tr>
      <w:tr w:rsidR="00CE3A0A" w:rsidRPr="00EE2ACD" w14:paraId="505DF758" w14:textId="77777777" w:rsidTr="00CE3A0A">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2281" w:type="dxa"/>
            <w:tcBorders>
              <w:top w:val="single" w:sz="4" w:space="0" w:color="auto"/>
              <w:left w:val="single" w:sz="4" w:space="0" w:color="auto"/>
              <w:right w:val="single" w:sz="4" w:space="0" w:color="auto"/>
            </w:tcBorders>
            <w:noWrap/>
            <w:hideMark/>
          </w:tcPr>
          <w:p w14:paraId="1FF44225"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Reference lakes</w:t>
            </w:r>
          </w:p>
        </w:tc>
        <w:tc>
          <w:tcPr>
            <w:tcW w:w="7164" w:type="dxa"/>
            <w:tcBorders>
              <w:top w:val="single" w:sz="4" w:space="0" w:color="auto"/>
              <w:left w:val="single" w:sz="4" w:space="0" w:color="auto"/>
              <w:right w:val="single" w:sz="4" w:space="0" w:color="auto"/>
            </w:tcBorders>
            <w:noWrap/>
            <w:hideMark/>
          </w:tcPr>
          <w:p w14:paraId="789A3E89" w14:textId="39910AD5" w:rsidR="00CE3A0A" w:rsidRPr="005544AF" w:rsidRDefault="00CE3A0A" w:rsidP="00CE3A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t xml:space="preserve">Lakes hand-selected by the EPA and determined to be in least disturbed conditions </w:t>
            </w:r>
            <w:r>
              <w:fldChar w:fldCharType="begin"/>
            </w:r>
            <w:r w:rsidR="007254A5">
              <w:instrText xml:space="preserve"> ADDIN ZOTERO_ITEM CSL_CITATION {"citationID":"L2nz3E4d","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fldChar w:fldCharType="separate"/>
            </w:r>
            <w:r w:rsidRPr="00146846">
              <w:rPr>
                <w:rFonts w:ascii="Calibri" w:hAnsi="Calibri" w:cs="Calibri"/>
              </w:rPr>
              <w:t>(USEPA, 2022b)</w:t>
            </w:r>
            <w:r>
              <w:fldChar w:fldCharType="end"/>
            </w:r>
            <w:r>
              <w:t>.</w:t>
            </w:r>
          </w:p>
        </w:tc>
      </w:tr>
      <w:tr w:rsidR="00CE3A0A" w:rsidRPr="00EE2ACD" w14:paraId="1D68D61F" w14:textId="77777777" w:rsidTr="00CE3A0A">
        <w:trPr>
          <w:trHeight w:val="705"/>
        </w:trPr>
        <w:tc>
          <w:tcPr>
            <w:cnfStyle w:val="001000000000" w:firstRow="0" w:lastRow="0" w:firstColumn="1" w:lastColumn="0" w:oddVBand="0" w:evenVBand="0" w:oddHBand="0" w:evenHBand="0" w:firstRowFirstColumn="0" w:firstRowLastColumn="0" w:lastRowFirstColumn="0" w:lastRowLastColumn="0"/>
            <w:tcW w:w="2281" w:type="dxa"/>
            <w:tcBorders>
              <w:left w:val="single" w:sz="4" w:space="0" w:color="auto"/>
              <w:right w:val="single" w:sz="4" w:space="0" w:color="auto"/>
            </w:tcBorders>
            <w:noWrap/>
            <w:hideMark/>
          </w:tcPr>
          <w:p w14:paraId="3FE6C243"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All surveyed lakes</w:t>
            </w:r>
          </w:p>
        </w:tc>
        <w:tc>
          <w:tcPr>
            <w:tcW w:w="7164" w:type="dxa"/>
            <w:tcBorders>
              <w:left w:val="single" w:sz="4" w:space="0" w:color="auto"/>
              <w:right w:val="single" w:sz="4" w:space="0" w:color="auto"/>
            </w:tcBorders>
            <w:noWrap/>
            <w:hideMark/>
          </w:tcPr>
          <w:p w14:paraId="12B74F45" w14:textId="77777777" w:rsidR="00CE3A0A" w:rsidRPr="005544AF" w:rsidRDefault="00CE3A0A" w:rsidP="00CE3A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4"/>
              </w:rPr>
            </w:pPr>
            <w:r w:rsidRPr="000C36E3">
              <w:t>All lakes surveyed during the NLA in 2007 and in 2017, includes reference and all other lakes.</w:t>
            </w:r>
          </w:p>
        </w:tc>
      </w:tr>
      <w:tr w:rsidR="00CE3A0A" w:rsidRPr="00EE2ACD" w14:paraId="34A549D3" w14:textId="77777777" w:rsidTr="00CE3A0A">
        <w:trPr>
          <w:cnfStyle w:val="000000100000" w:firstRow="0" w:lastRow="0" w:firstColumn="0" w:lastColumn="0" w:oddVBand="0" w:evenVBand="0" w:oddHBand="1"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2281" w:type="dxa"/>
            <w:tcBorders>
              <w:left w:val="single" w:sz="4" w:space="0" w:color="auto"/>
              <w:bottom w:val="single" w:sz="4" w:space="0" w:color="auto"/>
              <w:right w:val="single" w:sz="4" w:space="0" w:color="auto"/>
            </w:tcBorders>
            <w:noWrap/>
            <w:hideMark/>
          </w:tcPr>
          <w:p w14:paraId="59EB24BF"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Resampled lake</w:t>
            </w:r>
          </w:p>
        </w:tc>
        <w:tc>
          <w:tcPr>
            <w:tcW w:w="7164" w:type="dxa"/>
            <w:tcBorders>
              <w:left w:val="single" w:sz="4" w:space="0" w:color="auto"/>
              <w:bottom w:val="single" w:sz="4" w:space="0" w:color="auto"/>
              <w:right w:val="single" w:sz="4" w:space="0" w:color="auto"/>
            </w:tcBorders>
            <w:noWrap/>
            <w:hideMark/>
          </w:tcPr>
          <w:p w14:paraId="2CEDAA26" w14:textId="77777777" w:rsidR="00CE3A0A" w:rsidRPr="000C36E3" w:rsidRDefault="00CE3A0A" w:rsidP="00CE3A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Lakes sampled in both the 2007 and 2017 NLA surveys. </w:t>
            </w:r>
          </w:p>
        </w:tc>
      </w:tr>
      <w:bookmarkEnd w:id="0"/>
    </w:tbl>
    <w:p w14:paraId="65053C00" w14:textId="77777777" w:rsidR="00CE3A0A" w:rsidRDefault="00CE3A0A" w:rsidP="009B41E6"/>
    <w:p w14:paraId="7F9E36E3" w14:textId="440DEB35" w:rsidR="00FC32F0" w:rsidRDefault="00FC32F0" w:rsidP="00FC32F0">
      <w:pPr>
        <w:pStyle w:val="Heading3"/>
      </w:pPr>
      <w:r>
        <w:t>N and P as control variables of trophic state</w:t>
      </w:r>
    </w:p>
    <w:p w14:paraId="73AC8F08" w14:textId="4EE13671" w:rsidR="00FC32F0" w:rsidRDefault="00FC32F0" w:rsidP="00FC32F0">
      <w:r>
        <w:t>To assess whether N or P was a better explanatory variable of trophic state, chlorophyll-a was used as a proxy for trophic state as the response variable. We used TN (rather than DIN) for these analyses because TN’s relationship with chlorophyll-a is more comparable to that of TP, and DIN was an overall poor predictor of chlorophyll-a. Both the response and predictor variables were logged, and we performed linear models on the full dataset, i.e., all surveyed lakes in 2007 and 2017. The R</w:t>
      </w:r>
      <w:r>
        <w:rPr>
          <w:vertAlign w:val="superscript"/>
        </w:rPr>
        <w:t>2</w:t>
      </w:r>
      <w:r>
        <w:t xml:space="preserve"> and AIC values were compared to determine which nutrient had the best explanatory power of chlorophyll-a. </w:t>
      </w:r>
    </w:p>
    <w:p w14:paraId="21762EBB" w14:textId="77777777" w:rsidR="00BF16CA" w:rsidRDefault="00BF16CA" w:rsidP="00BF16CA">
      <w:pPr>
        <w:pStyle w:val="Heading3"/>
      </w:pPr>
      <w:r>
        <w:t>Limitation calculation</w:t>
      </w:r>
    </w:p>
    <w:p w14:paraId="2CAF3A6D" w14:textId="77777777" w:rsidR="001B384B" w:rsidRDefault="00BF16CA" w:rsidP="00DB56F6">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3D56EF">
        <w:t>DIN and</w:t>
      </w:r>
      <w:r w:rsidR="00DB56F6">
        <w:t xml:space="preserve"> </w:t>
      </w:r>
      <w:r w:rsidR="003D56EF">
        <w:t xml:space="preserve">TP </w:t>
      </w:r>
      <w:r w:rsidR="00191473">
        <w:t>concentration</w:t>
      </w:r>
      <w:r w:rsidR="003D56EF">
        <w:t>s</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r w:rsidR="00F25CD2">
        <w:t xml:space="preserve">median </w:t>
      </w:r>
      <w:r w:rsidR="003D544E">
        <w:t xml:space="preserve">of </w:t>
      </w:r>
      <w:r w:rsidR="00DB56F6">
        <w:t xml:space="preserve">log-transformed </w:t>
      </w:r>
      <w:r w:rsidR="003D544E">
        <w:t>DIN:TP molar ratios in each ecoregion</w:t>
      </w:r>
      <w:r w:rsidR="00787BE9">
        <w:t xml:space="preserve"> and year</w:t>
      </w:r>
      <w:r w:rsidR="003D544E">
        <w:t>.</w:t>
      </w:r>
      <w:r w:rsidR="006B6B8E">
        <w:t xml:space="preserve"> Concentration and ratio thresholds are listed in Table </w:t>
      </w:r>
      <w:r w:rsidR="003E37AF">
        <w:t>2</w:t>
      </w:r>
      <w:r w:rsidR="006B6B8E">
        <w:t>.</w:t>
      </w:r>
      <w:r w:rsidR="00AE1B10">
        <w:t xml:space="preserve"> </w:t>
      </w:r>
      <w:r w:rsidR="00DB56F6">
        <w:t>W</w:t>
      </w:r>
      <w:r w:rsidR="003D544E">
        <w:t xml:space="preserve">e </w:t>
      </w:r>
      <w:r w:rsidR="00DB56F6">
        <w:t xml:space="preserve">categorized a lake </w:t>
      </w:r>
      <w:r w:rsidR="00DB56F6">
        <w:lastRenderedPageBreak/>
        <w:t xml:space="preserve">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 xml:space="preserve">There were </w:t>
      </w:r>
      <w:r w:rsidR="00970565">
        <w:t>5</w:t>
      </w:r>
      <w:r w:rsidR="00EB2480">
        <w:t xml:space="preserve">1 </w:t>
      </w:r>
      <w:r w:rsidR="00970565">
        <w:t>observations</w:t>
      </w:r>
      <w:r w:rsidR="00EB2480">
        <w:t xml:space="preserve">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o concentration 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4A0A9DEB" w14:textId="77777777" w:rsidR="00924260" w:rsidRDefault="00924260" w:rsidP="00924260">
      <w:pPr>
        <w:pStyle w:val="Heading3"/>
      </w:pPr>
      <w:r>
        <w:t>Spatial and temporal variation in nutrient limitation and trophic state</w:t>
      </w:r>
    </w:p>
    <w:p w14:paraId="145929A6" w14:textId="77777777" w:rsidR="00924260" w:rsidRDefault="00924260" w:rsidP="00924260">
      <w:r>
        <w:t xml:space="preserve">To assess shifts in limitation and trophic status, we used the </w:t>
      </w:r>
      <w:proofErr w:type="spellStart"/>
      <w:r>
        <w:t>change_analysis</w:t>
      </w:r>
      <w:proofErr w:type="spellEnd"/>
      <w:r>
        <w:t xml:space="preserve"> function in the </w:t>
      </w:r>
      <w:proofErr w:type="spellStart"/>
      <w:r>
        <w:t>spsurvey</w:t>
      </w:r>
      <w:proofErr w:type="spellEnd"/>
      <w:r>
        <w:t xml:space="preserve"> package </w:t>
      </w:r>
      <w:r>
        <w:fldChar w:fldCharType="begin"/>
      </w:r>
      <w:r>
        <w:instrText xml:space="preserve"> ADDIN ZOTERO_ITEM CSL_CITATION {"citationID":"JFAUCFK0","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fldChar w:fldCharType="separate"/>
      </w:r>
      <w:r w:rsidRPr="00EB2480">
        <w:rPr>
          <w:rFonts w:ascii="Calibri" w:hAnsi="Calibri" w:cs="Calibri"/>
        </w:rPr>
        <w:t>(Dumelle et al., 2022)</w:t>
      </w:r>
      <w:r>
        <w:fldChar w:fldCharType="end"/>
      </w:r>
      <w:r>
        <w:t xml:space="preserve">. The </w:t>
      </w:r>
      <w:proofErr w:type="spellStart"/>
      <w:r>
        <w:t>change_analysis</w:t>
      </w:r>
      <w:proofErr w:type="spellEnd"/>
      <w:r>
        <w:t xml:space="preserve"> function incorporates the lake weights to measure the difference in the proportion of categories between two surveys </w:t>
      </w:r>
      <w:r>
        <w:fldChar w:fldCharType="begin"/>
      </w:r>
      <w:r>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fldChar w:fldCharType="separate"/>
      </w:r>
      <w:r w:rsidRPr="00147AD4">
        <w:rPr>
          <w:rFonts w:ascii="Calibri" w:hAnsi="Calibri" w:cs="Calibri"/>
        </w:rPr>
        <w:t>(USEPA, 2022b)</w:t>
      </w:r>
      <w:r>
        <w:fldChar w:fldCharType="end"/>
      </w:r>
      <w:r>
        <w:t xml:space="preserve">. Reference lakes and observations from any second visits were not included. These shifts were analyzed using all surveyed lakes representing lakes across the conterminous U.S. (n = 1782) in addition to only examining shifts in lakes that were sampled in both 2007 and 2017 (n = 464). Shift estimates were considered not statistically significant when the error bars crossed zero. The standard errors from the change analysis estimates were compared between the two subsets of data (all surveyed lakes vs. resampled lakes) using a simple t-test with </w:t>
      </w:r>
      <w:r>
        <w:rPr>
          <w:rFonts w:cstheme="minorHAnsi"/>
        </w:rPr>
        <w:t>α</w:t>
      </w:r>
      <w:r>
        <w:t xml:space="preserve"> = 0.05. The </w:t>
      </w:r>
      <w:proofErr w:type="spellStart"/>
      <w:r>
        <w:t>cat_analysis</w:t>
      </w:r>
      <w:proofErr w:type="spellEnd"/>
      <w:r>
        <w:t xml:space="preserve"> function from the survey package was used to generate weighted estimates of the percentage of lakes in each limitation category and trophic state across the two survey years. Reference lakes and observations from second visits were not included (n = 1953).</w:t>
      </w:r>
    </w:p>
    <w:p w14:paraId="42D2FA53" w14:textId="59612078" w:rsidR="00924260" w:rsidRDefault="00924260" w:rsidP="00DB56F6">
      <w:pPr>
        <w:sectPr w:rsidR="00924260" w:rsidSect="00CE3A0A">
          <w:pgSz w:w="12240" w:h="15840"/>
          <w:pgMar w:top="1440" w:right="1440" w:bottom="1440" w:left="1440" w:header="720" w:footer="720" w:gutter="0"/>
          <w:cols w:space="720"/>
          <w:docGrid w:linePitch="360"/>
        </w:sectPr>
      </w:pPr>
    </w:p>
    <w:p w14:paraId="354FC724" w14:textId="71468F8C" w:rsidR="003D544E" w:rsidRDefault="003D544E" w:rsidP="00DB56F6"/>
    <w:tbl>
      <w:tblPr>
        <w:tblStyle w:val="PlainTable5"/>
        <w:tblpPr w:leftFromText="180" w:rightFromText="180" w:vertAnchor="text" w:horzAnchor="margin" w:tblpY="332"/>
        <w:tblW w:w="12728" w:type="dxa"/>
        <w:tblLook w:val="04A0" w:firstRow="1" w:lastRow="0" w:firstColumn="1" w:lastColumn="0" w:noHBand="0" w:noVBand="1"/>
      </w:tblPr>
      <w:tblGrid>
        <w:gridCol w:w="1481"/>
        <w:gridCol w:w="763"/>
        <w:gridCol w:w="736"/>
        <w:gridCol w:w="805"/>
        <w:gridCol w:w="683"/>
        <w:gridCol w:w="783"/>
        <w:gridCol w:w="854"/>
        <w:gridCol w:w="768"/>
        <w:gridCol w:w="753"/>
        <w:gridCol w:w="893"/>
        <w:gridCol w:w="763"/>
        <w:gridCol w:w="861"/>
        <w:gridCol w:w="862"/>
        <w:gridCol w:w="861"/>
        <w:gridCol w:w="862"/>
      </w:tblGrid>
      <w:tr w:rsidR="001B384B" w:rsidRPr="00EE2ACD" w14:paraId="6A139573" w14:textId="77777777" w:rsidTr="001B384B">
        <w:trPr>
          <w:cnfStyle w:val="100000000000" w:firstRow="1" w:lastRow="0" w:firstColumn="0" w:lastColumn="0" w:oddVBand="0" w:evenVBand="0" w:oddHBand="0" w:evenHBand="0" w:firstRowFirstColumn="0" w:firstRowLastColumn="0" w:lastRowFirstColumn="0" w:lastRowLastColumn="0"/>
          <w:trHeight w:val="1341"/>
        </w:trPr>
        <w:tc>
          <w:tcPr>
            <w:cnfStyle w:val="001000000100" w:firstRow="0" w:lastRow="0" w:firstColumn="1" w:lastColumn="0" w:oddVBand="0" w:evenVBand="0" w:oddHBand="0" w:evenHBand="0" w:firstRowFirstColumn="1" w:firstRowLastColumn="0" w:lastRowFirstColumn="0" w:lastRowLastColumn="0"/>
            <w:tcW w:w="1481" w:type="dxa"/>
            <w:tcBorders>
              <w:top w:val="single" w:sz="4" w:space="0" w:color="auto"/>
              <w:left w:val="single" w:sz="4" w:space="0" w:color="auto"/>
              <w:right w:val="single" w:sz="4" w:space="0" w:color="auto"/>
            </w:tcBorders>
            <w:noWrap/>
            <w:hideMark/>
          </w:tcPr>
          <w:p w14:paraId="4B74501B" w14:textId="77777777" w:rsidR="001B384B" w:rsidRPr="00AC03F2" w:rsidRDefault="001B384B" w:rsidP="001B384B">
            <w:pPr>
              <w:rPr>
                <w:rFonts w:ascii="Calibri" w:eastAsia="Times New Roman" w:hAnsi="Calibri" w:cs="Calibri"/>
                <w:b/>
                <w:bCs/>
              </w:rPr>
            </w:pPr>
            <w:r w:rsidRPr="00AC03F2">
              <w:rPr>
                <w:rFonts w:ascii="Calibri" w:eastAsia="Times New Roman" w:hAnsi="Calibri" w:cs="Calibri"/>
                <w:b/>
                <w:bCs/>
              </w:rPr>
              <w:t> </w:t>
            </w:r>
          </w:p>
        </w:tc>
        <w:tc>
          <w:tcPr>
            <w:tcW w:w="1499" w:type="dxa"/>
            <w:gridSpan w:val="2"/>
            <w:tcBorders>
              <w:top w:val="single" w:sz="4" w:space="0" w:color="auto"/>
              <w:left w:val="single" w:sz="4" w:space="0" w:color="auto"/>
              <w:right w:val="single" w:sz="4" w:space="0" w:color="auto"/>
            </w:tcBorders>
            <w:hideMark/>
          </w:tcPr>
          <w:p w14:paraId="4831F80C"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Pr>
                <w:rFonts w:ascii="Calibri" w:eastAsia="Times New Roman" w:hAnsi="Calibri" w:cs="Calibri"/>
                <w:b/>
                <w:bCs/>
                <w:color w:val="000000"/>
                <w:sz w:val="20"/>
                <w:szCs w:val="16"/>
              </w:rPr>
              <w:t>Median</w:t>
            </w:r>
            <w:r w:rsidRPr="00AC03F2">
              <w:rPr>
                <w:rFonts w:ascii="Calibri" w:eastAsia="Times New Roman" w:hAnsi="Calibri" w:cs="Calibri"/>
                <w:b/>
                <w:bCs/>
                <w:color w:val="000000"/>
                <w:sz w:val="20"/>
                <w:szCs w:val="16"/>
              </w:rPr>
              <w:t xml:space="preserve"> DIN:TP molar ratio</w:t>
            </w:r>
          </w:p>
        </w:tc>
        <w:tc>
          <w:tcPr>
            <w:tcW w:w="1488" w:type="dxa"/>
            <w:gridSpan w:val="2"/>
            <w:tcBorders>
              <w:top w:val="single" w:sz="4" w:space="0" w:color="auto"/>
              <w:left w:val="single" w:sz="4" w:space="0" w:color="auto"/>
              <w:right w:val="single" w:sz="4" w:space="0" w:color="auto"/>
            </w:tcBorders>
            <w:hideMark/>
          </w:tcPr>
          <w:p w14:paraId="4005AED7"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25th Percentile DIN mg L-1 from all</w:t>
            </w:r>
            <w:r>
              <w:rPr>
                <w:rFonts w:ascii="Calibri" w:eastAsia="Times New Roman" w:hAnsi="Calibri" w:cs="Calibri"/>
                <w:b/>
                <w:bCs/>
                <w:color w:val="000000"/>
                <w:sz w:val="20"/>
                <w:szCs w:val="16"/>
              </w:rPr>
              <w:t xml:space="preserve"> surveyed</w:t>
            </w:r>
            <w:r w:rsidRPr="00AC03F2">
              <w:rPr>
                <w:rFonts w:ascii="Calibri" w:eastAsia="Times New Roman" w:hAnsi="Calibri" w:cs="Calibri"/>
                <w:b/>
                <w:bCs/>
                <w:color w:val="000000"/>
                <w:sz w:val="20"/>
                <w:szCs w:val="16"/>
              </w:rPr>
              <w:t xml:space="preserve"> lakes </w:t>
            </w:r>
          </w:p>
        </w:tc>
        <w:tc>
          <w:tcPr>
            <w:tcW w:w="1637" w:type="dxa"/>
            <w:gridSpan w:val="2"/>
            <w:tcBorders>
              <w:top w:val="single" w:sz="4" w:space="0" w:color="auto"/>
              <w:left w:val="single" w:sz="4" w:space="0" w:color="auto"/>
              <w:right w:val="single" w:sz="4" w:space="0" w:color="auto"/>
            </w:tcBorders>
            <w:hideMark/>
          </w:tcPr>
          <w:p w14:paraId="351136B6"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521" w:type="dxa"/>
            <w:gridSpan w:val="2"/>
            <w:tcBorders>
              <w:top w:val="single" w:sz="4" w:space="0" w:color="auto"/>
              <w:left w:val="single" w:sz="4" w:space="0" w:color="auto"/>
              <w:right w:val="single" w:sz="4" w:space="0" w:color="auto"/>
            </w:tcBorders>
            <w:hideMark/>
          </w:tcPr>
          <w:p w14:paraId="706CBE54"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656" w:type="dxa"/>
            <w:gridSpan w:val="2"/>
            <w:tcBorders>
              <w:top w:val="single" w:sz="4" w:space="0" w:color="auto"/>
              <w:left w:val="single" w:sz="4" w:space="0" w:color="auto"/>
              <w:right w:val="single" w:sz="4" w:space="0" w:color="auto"/>
            </w:tcBorders>
            <w:hideMark/>
          </w:tcPr>
          <w:p w14:paraId="16CE9108"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w:t>
            </w:r>
            <w:r>
              <w:rPr>
                <w:rFonts w:ascii="Calibri" w:eastAsia="Times New Roman" w:hAnsi="Calibri" w:cs="Calibri"/>
                <w:b/>
                <w:bCs/>
                <w:color w:val="000000"/>
                <w:sz w:val="20"/>
                <w:szCs w:val="16"/>
              </w:rPr>
              <w:t xml:space="preserve">surveyed </w:t>
            </w:r>
            <w:r w:rsidRPr="00AC03F2">
              <w:rPr>
                <w:rFonts w:ascii="Calibri" w:eastAsia="Times New Roman" w:hAnsi="Calibri" w:cs="Calibri"/>
                <w:b/>
                <w:bCs/>
                <w:color w:val="000000"/>
                <w:sz w:val="20"/>
                <w:szCs w:val="16"/>
              </w:rPr>
              <w:t xml:space="preserve">lakes </w:t>
            </w:r>
          </w:p>
        </w:tc>
        <w:tc>
          <w:tcPr>
            <w:tcW w:w="1723" w:type="dxa"/>
            <w:gridSpan w:val="2"/>
            <w:tcBorders>
              <w:top w:val="single" w:sz="4" w:space="0" w:color="auto"/>
              <w:left w:val="single" w:sz="4" w:space="0" w:color="auto"/>
              <w:right w:val="single" w:sz="4" w:space="0" w:color="auto"/>
            </w:tcBorders>
            <w:hideMark/>
          </w:tcPr>
          <w:p w14:paraId="0D9EA4C5"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723" w:type="dxa"/>
            <w:gridSpan w:val="2"/>
            <w:tcBorders>
              <w:top w:val="single" w:sz="4" w:space="0" w:color="auto"/>
              <w:left w:val="single" w:sz="4" w:space="0" w:color="auto"/>
              <w:right w:val="single" w:sz="4" w:space="0" w:color="auto"/>
            </w:tcBorders>
            <w:hideMark/>
          </w:tcPr>
          <w:p w14:paraId="1A23CA46"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151567" w:rsidRPr="00EE2ACD" w14:paraId="749964D0"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bottom w:val="single" w:sz="4" w:space="0" w:color="auto"/>
              <w:right w:val="single" w:sz="4" w:space="0" w:color="auto"/>
            </w:tcBorders>
            <w:noWrap/>
            <w:hideMark/>
          </w:tcPr>
          <w:p w14:paraId="0C595B8F" w14:textId="77777777" w:rsidR="001B384B" w:rsidRPr="00AC03F2" w:rsidRDefault="001B384B" w:rsidP="001B384B">
            <w:pPr>
              <w:rPr>
                <w:rFonts w:ascii="Calibri" w:eastAsia="Times New Roman" w:hAnsi="Calibri" w:cs="Calibri"/>
                <w:b/>
                <w:bCs/>
                <w:color w:val="000000"/>
              </w:rPr>
            </w:pPr>
          </w:p>
        </w:tc>
        <w:tc>
          <w:tcPr>
            <w:tcW w:w="763" w:type="dxa"/>
            <w:tcBorders>
              <w:left w:val="single" w:sz="4" w:space="0" w:color="auto"/>
              <w:bottom w:val="single" w:sz="4" w:space="0" w:color="auto"/>
            </w:tcBorders>
            <w:noWrap/>
            <w:hideMark/>
          </w:tcPr>
          <w:p w14:paraId="5B1A3D5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36" w:type="dxa"/>
            <w:tcBorders>
              <w:bottom w:val="single" w:sz="4" w:space="0" w:color="auto"/>
              <w:right w:val="single" w:sz="4" w:space="0" w:color="auto"/>
            </w:tcBorders>
            <w:noWrap/>
            <w:hideMark/>
          </w:tcPr>
          <w:p w14:paraId="18AF010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05" w:type="dxa"/>
            <w:tcBorders>
              <w:left w:val="single" w:sz="4" w:space="0" w:color="auto"/>
              <w:bottom w:val="single" w:sz="4" w:space="0" w:color="auto"/>
            </w:tcBorders>
            <w:noWrap/>
            <w:hideMark/>
          </w:tcPr>
          <w:p w14:paraId="0CC730A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683" w:type="dxa"/>
            <w:tcBorders>
              <w:bottom w:val="single" w:sz="4" w:space="0" w:color="auto"/>
              <w:right w:val="single" w:sz="4" w:space="0" w:color="auto"/>
            </w:tcBorders>
            <w:noWrap/>
            <w:hideMark/>
          </w:tcPr>
          <w:p w14:paraId="50A2389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83" w:type="dxa"/>
            <w:tcBorders>
              <w:left w:val="single" w:sz="4" w:space="0" w:color="auto"/>
              <w:bottom w:val="single" w:sz="4" w:space="0" w:color="auto"/>
            </w:tcBorders>
            <w:noWrap/>
            <w:hideMark/>
          </w:tcPr>
          <w:p w14:paraId="7A62662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54" w:type="dxa"/>
            <w:tcBorders>
              <w:bottom w:val="single" w:sz="4" w:space="0" w:color="auto"/>
              <w:right w:val="single" w:sz="4" w:space="0" w:color="auto"/>
            </w:tcBorders>
            <w:noWrap/>
            <w:hideMark/>
          </w:tcPr>
          <w:p w14:paraId="2BF5C9D3"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68" w:type="dxa"/>
            <w:tcBorders>
              <w:left w:val="single" w:sz="4" w:space="0" w:color="auto"/>
              <w:bottom w:val="single" w:sz="4" w:space="0" w:color="auto"/>
            </w:tcBorders>
            <w:noWrap/>
            <w:hideMark/>
          </w:tcPr>
          <w:p w14:paraId="0F4C6D9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53" w:type="dxa"/>
            <w:tcBorders>
              <w:bottom w:val="single" w:sz="4" w:space="0" w:color="auto"/>
              <w:right w:val="single" w:sz="4" w:space="0" w:color="auto"/>
            </w:tcBorders>
            <w:noWrap/>
            <w:hideMark/>
          </w:tcPr>
          <w:p w14:paraId="0215B7DE"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93" w:type="dxa"/>
            <w:tcBorders>
              <w:left w:val="single" w:sz="4" w:space="0" w:color="auto"/>
              <w:bottom w:val="single" w:sz="4" w:space="0" w:color="auto"/>
            </w:tcBorders>
            <w:noWrap/>
            <w:hideMark/>
          </w:tcPr>
          <w:p w14:paraId="163B69F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63" w:type="dxa"/>
            <w:tcBorders>
              <w:bottom w:val="single" w:sz="4" w:space="0" w:color="auto"/>
              <w:right w:val="single" w:sz="4" w:space="0" w:color="auto"/>
            </w:tcBorders>
            <w:noWrap/>
            <w:hideMark/>
          </w:tcPr>
          <w:p w14:paraId="005DB415"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61" w:type="dxa"/>
            <w:tcBorders>
              <w:left w:val="single" w:sz="4" w:space="0" w:color="auto"/>
              <w:bottom w:val="single" w:sz="4" w:space="0" w:color="auto"/>
            </w:tcBorders>
            <w:noWrap/>
            <w:hideMark/>
          </w:tcPr>
          <w:p w14:paraId="25D23158"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62" w:type="dxa"/>
            <w:tcBorders>
              <w:bottom w:val="single" w:sz="4" w:space="0" w:color="auto"/>
              <w:right w:val="single" w:sz="4" w:space="0" w:color="auto"/>
            </w:tcBorders>
            <w:noWrap/>
            <w:hideMark/>
          </w:tcPr>
          <w:p w14:paraId="0BBBBACA"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61" w:type="dxa"/>
            <w:tcBorders>
              <w:left w:val="single" w:sz="4" w:space="0" w:color="auto"/>
              <w:bottom w:val="single" w:sz="4" w:space="0" w:color="auto"/>
            </w:tcBorders>
            <w:noWrap/>
            <w:hideMark/>
          </w:tcPr>
          <w:p w14:paraId="3BF993A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62" w:type="dxa"/>
            <w:tcBorders>
              <w:bottom w:val="single" w:sz="4" w:space="0" w:color="auto"/>
              <w:right w:val="single" w:sz="4" w:space="0" w:color="auto"/>
            </w:tcBorders>
            <w:noWrap/>
            <w:hideMark/>
          </w:tcPr>
          <w:p w14:paraId="70A13C7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151567" w:rsidRPr="00EE2ACD" w14:paraId="66B51009" w14:textId="77777777" w:rsidTr="001B384B">
        <w:trPr>
          <w:trHeight w:val="543"/>
        </w:trPr>
        <w:tc>
          <w:tcPr>
            <w:cnfStyle w:val="001000000000" w:firstRow="0" w:lastRow="0" w:firstColumn="1" w:lastColumn="0" w:oddVBand="0" w:evenVBand="0" w:oddHBand="0" w:evenHBand="0" w:firstRowFirstColumn="0" w:firstRowLastColumn="0" w:lastRowFirstColumn="0" w:lastRowLastColumn="0"/>
            <w:tcW w:w="1481" w:type="dxa"/>
            <w:tcBorders>
              <w:top w:val="single" w:sz="4" w:space="0" w:color="auto"/>
              <w:left w:val="single" w:sz="4" w:space="0" w:color="auto"/>
              <w:right w:val="single" w:sz="4" w:space="0" w:color="auto"/>
            </w:tcBorders>
            <w:noWrap/>
            <w:hideMark/>
          </w:tcPr>
          <w:p w14:paraId="3BBD79C5"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763" w:type="dxa"/>
            <w:tcBorders>
              <w:top w:val="single" w:sz="4" w:space="0" w:color="auto"/>
              <w:left w:val="single" w:sz="4" w:space="0" w:color="auto"/>
            </w:tcBorders>
            <w:noWrap/>
            <w:hideMark/>
          </w:tcPr>
          <w:p w14:paraId="6EF55E4B" w14:textId="29C22B6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5.34</w:t>
            </w:r>
          </w:p>
        </w:tc>
        <w:tc>
          <w:tcPr>
            <w:tcW w:w="736" w:type="dxa"/>
            <w:tcBorders>
              <w:top w:val="single" w:sz="4" w:space="0" w:color="auto"/>
              <w:right w:val="single" w:sz="4" w:space="0" w:color="auto"/>
            </w:tcBorders>
            <w:noWrap/>
            <w:hideMark/>
          </w:tcPr>
          <w:p w14:paraId="562F5A62" w14:textId="331FDB9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2.08</w:t>
            </w:r>
          </w:p>
        </w:tc>
        <w:tc>
          <w:tcPr>
            <w:tcW w:w="805" w:type="dxa"/>
            <w:tcBorders>
              <w:top w:val="single" w:sz="4" w:space="0" w:color="auto"/>
              <w:left w:val="single" w:sz="4" w:space="0" w:color="auto"/>
            </w:tcBorders>
            <w:noWrap/>
            <w:hideMark/>
          </w:tcPr>
          <w:p w14:paraId="71AB343F" w14:textId="66FB6863"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top w:val="single" w:sz="4" w:space="0" w:color="auto"/>
              <w:right w:val="single" w:sz="4" w:space="0" w:color="auto"/>
            </w:tcBorders>
            <w:noWrap/>
            <w:hideMark/>
          </w:tcPr>
          <w:p w14:paraId="50003C23" w14:textId="229146C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top w:val="single" w:sz="4" w:space="0" w:color="auto"/>
              <w:left w:val="single" w:sz="4" w:space="0" w:color="auto"/>
            </w:tcBorders>
            <w:noWrap/>
            <w:hideMark/>
          </w:tcPr>
          <w:p w14:paraId="340FF03E" w14:textId="7905577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top w:val="single" w:sz="4" w:space="0" w:color="auto"/>
              <w:right w:val="single" w:sz="4" w:space="0" w:color="auto"/>
            </w:tcBorders>
            <w:noWrap/>
            <w:hideMark/>
          </w:tcPr>
          <w:p w14:paraId="62805915" w14:textId="5A71A43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top w:val="single" w:sz="4" w:space="0" w:color="auto"/>
              <w:left w:val="single" w:sz="4" w:space="0" w:color="auto"/>
            </w:tcBorders>
            <w:noWrap/>
            <w:hideMark/>
          </w:tcPr>
          <w:p w14:paraId="70E65D4F" w14:textId="01F39E5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top w:val="single" w:sz="4" w:space="0" w:color="auto"/>
              <w:right w:val="single" w:sz="4" w:space="0" w:color="auto"/>
            </w:tcBorders>
            <w:noWrap/>
            <w:hideMark/>
          </w:tcPr>
          <w:p w14:paraId="50968201" w14:textId="6223C97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top w:val="single" w:sz="4" w:space="0" w:color="auto"/>
              <w:left w:val="single" w:sz="4" w:space="0" w:color="auto"/>
            </w:tcBorders>
            <w:noWrap/>
            <w:hideMark/>
          </w:tcPr>
          <w:p w14:paraId="39064631" w14:textId="1D4C5BF3"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4.63</w:t>
            </w:r>
          </w:p>
        </w:tc>
        <w:tc>
          <w:tcPr>
            <w:tcW w:w="763" w:type="dxa"/>
            <w:tcBorders>
              <w:top w:val="single" w:sz="4" w:space="0" w:color="auto"/>
              <w:right w:val="single" w:sz="4" w:space="0" w:color="auto"/>
            </w:tcBorders>
            <w:noWrap/>
            <w:hideMark/>
          </w:tcPr>
          <w:p w14:paraId="40BF99DF" w14:textId="0D82A1F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00</w:t>
            </w:r>
          </w:p>
        </w:tc>
        <w:tc>
          <w:tcPr>
            <w:tcW w:w="861" w:type="dxa"/>
            <w:tcBorders>
              <w:top w:val="single" w:sz="4" w:space="0" w:color="auto"/>
              <w:left w:val="single" w:sz="4" w:space="0" w:color="auto"/>
            </w:tcBorders>
            <w:noWrap/>
            <w:hideMark/>
          </w:tcPr>
          <w:p w14:paraId="117ED236" w14:textId="0F6C861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1.00</w:t>
            </w:r>
          </w:p>
        </w:tc>
        <w:tc>
          <w:tcPr>
            <w:tcW w:w="862" w:type="dxa"/>
            <w:tcBorders>
              <w:top w:val="single" w:sz="4" w:space="0" w:color="auto"/>
              <w:right w:val="single" w:sz="4" w:space="0" w:color="auto"/>
            </w:tcBorders>
            <w:noWrap/>
            <w:hideMark/>
          </w:tcPr>
          <w:p w14:paraId="49531F0F" w14:textId="3730C34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3.66</w:t>
            </w:r>
          </w:p>
        </w:tc>
        <w:tc>
          <w:tcPr>
            <w:tcW w:w="861" w:type="dxa"/>
            <w:tcBorders>
              <w:top w:val="single" w:sz="4" w:space="0" w:color="auto"/>
              <w:left w:val="single" w:sz="4" w:space="0" w:color="auto"/>
            </w:tcBorders>
            <w:noWrap/>
            <w:hideMark/>
          </w:tcPr>
          <w:p w14:paraId="14DB5A31" w14:textId="606C0E4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7.81</w:t>
            </w:r>
          </w:p>
        </w:tc>
        <w:tc>
          <w:tcPr>
            <w:tcW w:w="862" w:type="dxa"/>
            <w:tcBorders>
              <w:top w:val="single" w:sz="4" w:space="0" w:color="auto"/>
              <w:right w:val="single" w:sz="4" w:space="0" w:color="auto"/>
            </w:tcBorders>
            <w:noWrap/>
            <w:hideMark/>
          </w:tcPr>
          <w:p w14:paraId="3E1FD82D" w14:textId="39C1CEA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10.83</w:t>
            </w:r>
          </w:p>
        </w:tc>
      </w:tr>
      <w:tr w:rsidR="00151567" w:rsidRPr="00EE2ACD" w14:paraId="1A37452C"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4B35135E"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763" w:type="dxa"/>
            <w:tcBorders>
              <w:left w:val="single" w:sz="4" w:space="0" w:color="auto"/>
            </w:tcBorders>
            <w:noWrap/>
            <w:hideMark/>
          </w:tcPr>
          <w:p w14:paraId="4E34DEC8" w14:textId="3AC7056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3.18</w:t>
            </w:r>
          </w:p>
        </w:tc>
        <w:tc>
          <w:tcPr>
            <w:tcW w:w="736" w:type="dxa"/>
            <w:tcBorders>
              <w:right w:val="single" w:sz="4" w:space="0" w:color="auto"/>
            </w:tcBorders>
            <w:noWrap/>
            <w:hideMark/>
          </w:tcPr>
          <w:p w14:paraId="5D536C21" w14:textId="5809EE02" w:rsidR="009B41E6" w:rsidRPr="006C65F3"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604B09">
              <w:t>1.79</w:t>
            </w:r>
          </w:p>
        </w:tc>
        <w:tc>
          <w:tcPr>
            <w:tcW w:w="805" w:type="dxa"/>
            <w:tcBorders>
              <w:left w:val="single" w:sz="4" w:space="0" w:color="auto"/>
            </w:tcBorders>
            <w:noWrap/>
            <w:hideMark/>
          </w:tcPr>
          <w:p w14:paraId="64682725" w14:textId="709B7C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right w:val="single" w:sz="4" w:space="0" w:color="auto"/>
            </w:tcBorders>
            <w:noWrap/>
            <w:hideMark/>
          </w:tcPr>
          <w:p w14:paraId="0AB2ABA2" w14:textId="439C603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036F1CA1" w14:textId="7007FA8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58A9F77F" w14:textId="525EBEA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left w:val="single" w:sz="4" w:space="0" w:color="auto"/>
            </w:tcBorders>
            <w:noWrap/>
            <w:hideMark/>
          </w:tcPr>
          <w:p w14:paraId="0B88A705" w14:textId="5869A23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147C232A" w14:textId="57B023A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795DCC82" w14:textId="324188AE"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7.00</w:t>
            </w:r>
          </w:p>
        </w:tc>
        <w:tc>
          <w:tcPr>
            <w:tcW w:w="763" w:type="dxa"/>
            <w:tcBorders>
              <w:right w:val="single" w:sz="4" w:space="0" w:color="auto"/>
            </w:tcBorders>
            <w:noWrap/>
            <w:hideMark/>
          </w:tcPr>
          <w:p w14:paraId="1E7B97A8" w14:textId="0CC1367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9.57</w:t>
            </w:r>
          </w:p>
        </w:tc>
        <w:tc>
          <w:tcPr>
            <w:tcW w:w="861" w:type="dxa"/>
            <w:tcBorders>
              <w:left w:val="single" w:sz="4" w:space="0" w:color="auto"/>
            </w:tcBorders>
            <w:noWrap/>
            <w:hideMark/>
          </w:tcPr>
          <w:p w14:paraId="0675C866" w14:textId="3C14FAB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0.00</w:t>
            </w:r>
          </w:p>
        </w:tc>
        <w:tc>
          <w:tcPr>
            <w:tcW w:w="862" w:type="dxa"/>
            <w:tcBorders>
              <w:right w:val="single" w:sz="4" w:space="0" w:color="auto"/>
            </w:tcBorders>
            <w:noWrap/>
            <w:hideMark/>
          </w:tcPr>
          <w:p w14:paraId="6F95A5A7" w14:textId="3730C13C"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6.37</w:t>
            </w:r>
          </w:p>
        </w:tc>
        <w:tc>
          <w:tcPr>
            <w:tcW w:w="861" w:type="dxa"/>
            <w:tcBorders>
              <w:left w:val="single" w:sz="4" w:space="0" w:color="auto"/>
            </w:tcBorders>
            <w:noWrap/>
            <w:hideMark/>
          </w:tcPr>
          <w:p w14:paraId="5B00E523" w14:textId="0C39DC0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8.50</w:t>
            </w:r>
          </w:p>
        </w:tc>
        <w:tc>
          <w:tcPr>
            <w:tcW w:w="862" w:type="dxa"/>
            <w:tcBorders>
              <w:right w:val="single" w:sz="4" w:space="0" w:color="auto"/>
            </w:tcBorders>
            <w:noWrap/>
            <w:hideMark/>
          </w:tcPr>
          <w:p w14:paraId="4C635817" w14:textId="73AD10B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2.97</w:t>
            </w:r>
          </w:p>
        </w:tc>
      </w:tr>
      <w:tr w:rsidR="009B41E6" w:rsidRPr="00EE2ACD" w14:paraId="694787E5"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55656227"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763" w:type="dxa"/>
            <w:tcBorders>
              <w:left w:val="single" w:sz="4" w:space="0" w:color="auto"/>
            </w:tcBorders>
            <w:noWrap/>
            <w:hideMark/>
          </w:tcPr>
          <w:p w14:paraId="2D7362B6" w14:textId="6CD23B6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18</w:t>
            </w:r>
          </w:p>
        </w:tc>
        <w:tc>
          <w:tcPr>
            <w:tcW w:w="736" w:type="dxa"/>
            <w:tcBorders>
              <w:right w:val="single" w:sz="4" w:space="0" w:color="auto"/>
            </w:tcBorders>
            <w:noWrap/>
            <w:hideMark/>
          </w:tcPr>
          <w:p w14:paraId="3E9EB337" w14:textId="5D9CF15D" w:rsidR="009B41E6" w:rsidRPr="00DD5B02" w:rsidRDefault="009B41E6" w:rsidP="009B41E6">
            <w:pPr>
              <w:jc w:val="right"/>
              <w:cnfStyle w:val="000000000000" w:firstRow="0" w:lastRow="0" w:firstColumn="0" w:lastColumn="0" w:oddVBand="0" w:evenVBand="0" w:oddHBand="0" w:evenHBand="0" w:firstRowFirstColumn="0" w:firstRowLastColumn="0" w:lastRowFirstColumn="0" w:lastRowLastColumn="0"/>
              <w:rPr>
                <w:sz w:val="20"/>
                <w:szCs w:val="20"/>
              </w:rPr>
            </w:pPr>
            <w:r w:rsidRPr="00604B09">
              <w:t>0.74</w:t>
            </w:r>
          </w:p>
        </w:tc>
        <w:tc>
          <w:tcPr>
            <w:tcW w:w="805" w:type="dxa"/>
            <w:tcBorders>
              <w:left w:val="single" w:sz="4" w:space="0" w:color="auto"/>
            </w:tcBorders>
            <w:noWrap/>
            <w:hideMark/>
          </w:tcPr>
          <w:p w14:paraId="694E0950" w14:textId="42FCD35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71C83513" w14:textId="10ACD2A7"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28A91323" w14:textId="29BD9BA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794FFBA8" w14:textId="0432D20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left w:val="single" w:sz="4" w:space="0" w:color="auto"/>
            </w:tcBorders>
            <w:noWrap/>
            <w:hideMark/>
          </w:tcPr>
          <w:p w14:paraId="0C7642FC" w14:textId="7D7D50D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2FF48734" w14:textId="58E86FA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52F39E92" w14:textId="76B7B21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8.50</w:t>
            </w:r>
          </w:p>
        </w:tc>
        <w:tc>
          <w:tcPr>
            <w:tcW w:w="763" w:type="dxa"/>
            <w:tcBorders>
              <w:right w:val="single" w:sz="4" w:space="0" w:color="auto"/>
            </w:tcBorders>
            <w:noWrap/>
            <w:hideMark/>
          </w:tcPr>
          <w:p w14:paraId="67172838" w14:textId="7C7CBE7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4.73</w:t>
            </w:r>
          </w:p>
        </w:tc>
        <w:tc>
          <w:tcPr>
            <w:tcW w:w="861" w:type="dxa"/>
            <w:tcBorders>
              <w:left w:val="single" w:sz="4" w:space="0" w:color="auto"/>
            </w:tcBorders>
            <w:noWrap/>
            <w:hideMark/>
          </w:tcPr>
          <w:p w14:paraId="7E6EDCBC" w14:textId="018990F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36.00</w:t>
            </w:r>
          </w:p>
        </w:tc>
        <w:tc>
          <w:tcPr>
            <w:tcW w:w="862" w:type="dxa"/>
            <w:tcBorders>
              <w:right w:val="single" w:sz="4" w:space="0" w:color="auto"/>
            </w:tcBorders>
            <w:noWrap/>
            <w:hideMark/>
          </w:tcPr>
          <w:p w14:paraId="7E1703D1" w14:textId="326134A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24.73</w:t>
            </w:r>
          </w:p>
        </w:tc>
        <w:tc>
          <w:tcPr>
            <w:tcW w:w="861" w:type="dxa"/>
            <w:tcBorders>
              <w:left w:val="single" w:sz="4" w:space="0" w:color="auto"/>
            </w:tcBorders>
            <w:noWrap/>
            <w:hideMark/>
          </w:tcPr>
          <w:p w14:paraId="53FA5BF1" w14:textId="6C70BF1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32.25</w:t>
            </w:r>
          </w:p>
        </w:tc>
        <w:tc>
          <w:tcPr>
            <w:tcW w:w="862" w:type="dxa"/>
            <w:tcBorders>
              <w:right w:val="single" w:sz="4" w:space="0" w:color="auto"/>
            </w:tcBorders>
            <w:noWrap/>
            <w:hideMark/>
          </w:tcPr>
          <w:p w14:paraId="46A5FF7F" w14:textId="24EC21B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4.73</w:t>
            </w:r>
          </w:p>
        </w:tc>
      </w:tr>
      <w:tr w:rsidR="00151567" w:rsidRPr="00EE2ACD" w14:paraId="4C523FED"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78355772"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763" w:type="dxa"/>
            <w:tcBorders>
              <w:left w:val="single" w:sz="4" w:space="0" w:color="auto"/>
            </w:tcBorders>
            <w:noWrap/>
            <w:hideMark/>
          </w:tcPr>
          <w:p w14:paraId="3168A8E6" w14:textId="1F3477C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16</w:t>
            </w:r>
          </w:p>
        </w:tc>
        <w:tc>
          <w:tcPr>
            <w:tcW w:w="736" w:type="dxa"/>
            <w:tcBorders>
              <w:right w:val="single" w:sz="4" w:space="0" w:color="auto"/>
            </w:tcBorders>
            <w:noWrap/>
            <w:hideMark/>
          </w:tcPr>
          <w:p w14:paraId="17245C65" w14:textId="288D2B3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03</w:t>
            </w:r>
          </w:p>
        </w:tc>
        <w:tc>
          <w:tcPr>
            <w:tcW w:w="805" w:type="dxa"/>
            <w:tcBorders>
              <w:left w:val="single" w:sz="4" w:space="0" w:color="auto"/>
            </w:tcBorders>
            <w:noWrap/>
            <w:hideMark/>
          </w:tcPr>
          <w:p w14:paraId="68F94430" w14:textId="6C7464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3DB9D9CD" w14:textId="7D4CDA6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783" w:type="dxa"/>
            <w:tcBorders>
              <w:left w:val="single" w:sz="4" w:space="0" w:color="auto"/>
            </w:tcBorders>
            <w:noWrap/>
            <w:hideMark/>
          </w:tcPr>
          <w:p w14:paraId="1DE56AB0" w14:textId="171353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14</w:t>
            </w:r>
          </w:p>
        </w:tc>
        <w:tc>
          <w:tcPr>
            <w:tcW w:w="854" w:type="dxa"/>
            <w:tcBorders>
              <w:right w:val="single" w:sz="4" w:space="0" w:color="auto"/>
            </w:tcBorders>
            <w:noWrap/>
            <w:hideMark/>
          </w:tcPr>
          <w:p w14:paraId="053A93EB" w14:textId="5395BE0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tcBorders>
            <w:noWrap/>
            <w:hideMark/>
          </w:tcPr>
          <w:p w14:paraId="334957C4" w14:textId="5F6A090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8</w:t>
            </w:r>
          </w:p>
        </w:tc>
        <w:tc>
          <w:tcPr>
            <w:tcW w:w="753" w:type="dxa"/>
            <w:tcBorders>
              <w:right w:val="single" w:sz="4" w:space="0" w:color="auto"/>
            </w:tcBorders>
            <w:noWrap/>
            <w:hideMark/>
          </w:tcPr>
          <w:p w14:paraId="1FB8D94A" w14:textId="17ABA8F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893" w:type="dxa"/>
            <w:tcBorders>
              <w:left w:val="single" w:sz="4" w:space="0" w:color="auto"/>
            </w:tcBorders>
            <w:noWrap/>
            <w:hideMark/>
          </w:tcPr>
          <w:p w14:paraId="1174B29E" w14:textId="1AF078E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33.00</w:t>
            </w:r>
          </w:p>
        </w:tc>
        <w:tc>
          <w:tcPr>
            <w:tcW w:w="763" w:type="dxa"/>
            <w:tcBorders>
              <w:right w:val="single" w:sz="4" w:space="0" w:color="auto"/>
            </w:tcBorders>
            <w:noWrap/>
            <w:hideMark/>
          </w:tcPr>
          <w:p w14:paraId="44F51CDB" w14:textId="3A4267A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35.10</w:t>
            </w:r>
          </w:p>
        </w:tc>
        <w:tc>
          <w:tcPr>
            <w:tcW w:w="861" w:type="dxa"/>
            <w:tcBorders>
              <w:left w:val="single" w:sz="4" w:space="0" w:color="auto"/>
            </w:tcBorders>
            <w:noWrap/>
            <w:hideMark/>
          </w:tcPr>
          <w:p w14:paraId="0A60E603" w14:textId="627BE3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80.50</w:t>
            </w:r>
          </w:p>
        </w:tc>
        <w:tc>
          <w:tcPr>
            <w:tcW w:w="862" w:type="dxa"/>
            <w:tcBorders>
              <w:right w:val="single" w:sz="4" w:space="0" w:color="auto"/>
            </w:tcBorders>
            <w:noWrap/>
            <w:hideMark/>
          </w:tcPr>
          <w:p w14:paraId="4264BC82" w14:textId="72DE723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46.31</w:t>
            </w:r>
          </w:p>
        </w:tc>
        <w:tc>
          <w:tcPr>
            <w:tcW w:w="861" w:type="dxa"/>
            <w:tcBorders>
              <w:left w:val="single" w:sz="4" w:space="0" w:color="auto"/>
            </w:tcBorders>
            <w:noWrap/>
            <w:hideMark/>
          </w:tcPr>
          <w:p w14:paraId="2DA0A2A4" w14:textId="4FCAF9D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56.75</w:t>
            </w:r>
          </w:p>
        </w:tc>
        <w:tc>
          <w:tcPr>
            <w:tcW w:w="862" w:type="dxa"/>
            <w:tcBorders>
              <w:right w:val="single" w:sz="4" w:space="0" w:color="auto"/>
            </w:tcBorders>
            <w:noWrap/>
            <w:hideMark/>
          </w:tcPr>
          <w:p w14:paraId="068C3823" w14:textId="5C3E217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40.70</w:t>
            </w:r>
          </w:p>
        </w:tc>
      </w:tr>
      <w:tr w:rsidR="009B41E6" w:rsidRPr="00EE2ACD" w14:paraId="0FF876AF"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0A6B3D32"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763" w:type="dxa"/>
            <w:tcBorders>
              <w:left w:val="single" w:sz="4" w:space="0" w:color="auto"/>
            </w:tcBorders>
            <w:noWrap/>
            <w:hideMark/>
          </w:tcPr>
          <w:p w14:paraId="4F174F53" w14:textId="1BB4CBE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4.42</w:t>
            </w:r>
          </w:p>
        </w:tc>
        <w:tc>
          <w:tcPr>
            <w:tcW w:w="736" w:type="dxa"/>
            <w:tcBorders>
              <w:right w:val="single" w:sz="4" w:space="0" w:color="auto"/>
            </w:tcBorders>
            <w:noWrap/>
            <w:hideMark/>
          </w:tcPr>
          <w:p w14:paraId="4C4B0AC7" w14:textId="541911C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2.14</w:t>
            </w:r>
          </w:p>
        </w:tc>
        <w:tc>
          <w:tcPr>
            <w:tcW w:w="805" w:type="dxa"/>
            <w:tcBorders>
              <w:left w:val="single" w:sz="4" w:space="0" w:color="auto"/>
            </w:tcBorders>
            <w:noWrap/>
            <w:hideMark/>
          </w:tcPr>
          <w:p w14:paraId="75E95625" w14:textId="56CAB2F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139AD230" w14:textId="296ACE3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357E41F2" w14:textId="7836D4C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4</w:t>
            </w:r>
          </w:p>
        </w:tc>
        <w:tc>
          <w:tcPr>
            <w:tcW w:w="854" w:type="dxa"/>
            <w:tcBorders>
              <w:right w:val="single" w:sz="4" w:space="0" w:color="auto"/>
            </w:tcBorders>
            <w:noWrap/>
            <w:hideMark/>
          </w:tcPr>
          <w:p w14:paraId="47B4B7D5" w14:textId="59C48D6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65</w:t>
            </w:r>
          </w:p>
        </w:tc>
        <w:tc>
          <w:tcPr>
            <w:tcW w:w="768" w:type="dxa"/>
            <w:tcBorders>
              <w:left w:val="single" w:sz="4" w:space="0" w:color="auto"/>
            </w:tcBorders>
            <w:noWrap/>
            <w:hideMark/>
          </w:tcPr>
          <w:p w14:paraId="7AFD34D3" w14:textId="363A72C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3</w:t>
            </w:r>
          </w:p>
        </w:tc>
        <w:tc>
          <w:tcPr>
            <w:tcW w:w="753" w:type="dxa"/>
            <w:tcBorders>
              <w:right w:val="single" w:sz="4" w:space="0" w:color="auto"/>
            </w:tcBorders>
            <w:noWrap/>
            <w:hideMark/>
          </w:tcPr>
          <w:p w14:paraId="5EE089AC" w14:textId="087DD0E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33</w:t>
            </w:r>
          </w:p>
        </w:tc>
        <w:tc>
          <w:tcPr>
            <w:tcW w:w="893" w:type="dxa"/>
            <w:tcBorders>
              <w:left w:val="single" w:sz="4" w:space="0" w:color="auto"/>
            </w:tcBorders>
            <w:noWrap/>
            <w:hideMark/>
          </w:tcPr>
          <w:p w14:paraId="670E719C" w14:textId="2A609E5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00</w:t>
            </w:r>
          </w:p>
        </w:tc>
        <w:tc>
          <w:tcPr>
            <w:tcW w:w="763" w:type="dxa"/>
            <w:tcBorders>
              <w:right w:val="single" w:sz="4" w:space="0" w:color="auto"/>
            </w:tcBorders>
            <w:noWrap/>
            <w:hideMark/>
          </w:tcPr>
          <w:p w14:paraId="30295D9E" w14:textId="594C01B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12.72</w:t>
            </w:r>
          </w:p>
        </w:tc>
        <w:tc>
          <w:tcPr>
            <w:tcW w:w="861" w:type="dxa"/>
            <w:tcBorders>
              <w:left w:val="single" w:sz="4" w:space="0" w:color="auto"/>
            </w:tcBorders>
            <w:noWrap/>
            <w:hideMark/>
          </w:tcPr>
          <w:p w14:paraId="3DF9381C" w14:textId="11A5C6B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9.50</w:t>
            </w:r>
          </w:p>
        </w:tc>
        <w:tc>
          <w:tcPr>
            <w:tcW w:w="862" w:type="dxa"/>
            <w:tcBorders>
              <w:right w:val="single" w:sz="4" w:space="0" w:color="auto"/>
            </w:tcBorders>
            <w:noWrap/>
            <w:hideMark/>
          </w:tcPr>
          <w:p w14:paraId="1CEA6F7A" w14:textId="40E9897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0.59</w:t>
            </w:r>
          </w:p>
        </w:tc>
        <w:tc>
          <w:tcPr>
            <w:tcW w:w="861" w:type="dxa"/>
            <w:tcBorders>
              <w:left w:val="single" w:sz="4" w:space="0" w:color="auto"/>
            </w:tcBorders>
            <w:noWrap/>
            <w:hideMark/>
          </w:tcPr>
          <w:p w14:paraId="68C364F9" w14:textId="5B42F04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8.75</w:t>
            </w:r>
          </w:p>
        </w:tc>
        <w:tc>
          <w:tcPr>
            <w:tcW w:w="862" w:type="dxa"/>
            <w:tcBorders>
              <w:right w:val="single" w:sz="4" w:space="0" w:color="auto"/>
            </w:tcBorders>
            <w:noWrap/>
            <w:hideMark/>
          </w:tcPr>
          <w:p w14:paraId="2B059381" w14:textId="2DBE91B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6.65</w:t>
            </w:r>
          </w:p>
        </w:tc>
      </w:tr>
      <w:tr w:rsidR="00151567" w:rsidRPr="00EE2ACD" w14:paraId="6A0506E2"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49EDE19A"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763" w:type="dxa"/>
            <w:tcBorders>
              <w:left w:val="single" w:sz="4" w:space="0" w:color="auto"/>
            </w:tcBorders>
            <w:noWrap/>
            <w:hideMark/>
          </w:tcPr>
          <w:p w14:paraId="45F4BC78" w14:textId="7F31D3C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67</w:t>
            </w:r>
          </w:p>
        </w:tc>
        <w:tc>
          <w:tcPr>
            <w:tcW w:w="736" w:type="dxa"/>
            <w:tcBorders>
              <w:right w:val="single" w:sz="4" w:space="0" w:color="auto"/>
            </w:tcBorders>
            <w:noWrap/>
            <w:hideMark/>
          </w:tcPr>
          <w:p w14:paraId="58EF142B" w14:textId="7222E2C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08</w:t>
            </w:r>
          </w:p>
        </w:tc>
        <w:tc>
          <w:tcPr>
            <w:tcW w:w="805" w:type="dxa"/>
            <w:tcBorders>
              <w:left w:val="single" w:sz="4" w:space="0" w:color="auto"/>
            </w:tcBorders>
            <w:noWrap/>
            <w:hideMark/>
          </w:tcPr>
          <w:p w14:paraId="66E5A7E2" w14:textId="00A1DC8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4</w:t>
            </w:r>
          </w:p>
        </w:tc>
        <w:tc>
          <w:tcPr>
            <w:tcW w:w="683" w:type="dxa"/>
            <w:tcBorders>
              <w:right w:val="single" w:sz="4" w:space="0" w:color="auto"/>
            </w:tcBorders>
            <w:noWrap/>
            <w:hideMark/>
          </w:tcPr>
          <w:p w14:paraId="13668962" w14:textId="0E48CA0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783" w:type="dxa"/>
            <w:tcBorders>
              <w:left w:val="single" w:sz="4" w:space="0" w:color="auto"/>
            </w:tcBorders>
            <w:noWrap/>
            <w:hideMark/>
          </w:tcPr>
          <w:p w14:paraId="5FB126E0" w14:textId="120F5A07" w:rsidR="009B41E6" w:rsidRPr="00AC03F2" w:rsidRDefault="009B41E6" w:rsidP="009B41E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NA</w:t>
            </w:r>
          </w:p>
        </w:tc>
        <w:tc>
          <w:tcPr>
            <w:tcW w:w="854" w:type="dxa"/>
            <w:tcBorders>
              <w:right w:val="single" w:sz="4" w:space="0" w:color="auto"/>
            </w:tcBorders>
            <w:noWrap/>
            <w:hideMark/>
          </w:tcPr>
          <w:p w14:paraId="2A2D5B02" w14:textId="26C370A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3</w:t>
            </w:r>
          </w:p>
        </w:tc>
        <w:tc>
          <w:tcPr>
            <w:tcW w:w="768" w:type="dxa"/>
            <w:tcBorders>
              <w:left w:val="single" w:sz="4" w:space="0" w:color="auto"/>
            </w:tcBorders>
            <w:noWrap/>
            <w:hideMark/>
          </w:tcPr>
          <w:p w14:paraId="29092A54" w14:textId="62C7117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753" w:type="dxa"/>
            <w:tcBorders>
              <w:right w:val="single" w:sz="4" w:space="0" w:color="auto"/>
            </w:tcBorders>
            <w:noWrap/>
            <w:hideMark/>
          </w:tcPr>
          <w:p w14:paraId="5FA9A0BF" w14:textId="240616AC"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893" w:type="dxa"/>
            <w:tcBorders>
              <w:left w:val="single" w:sz="4" w:space="0" w:color="auto"/>
            </w:tcBorders>
            <w:noWrap/>
            <w:hideMark/>
          </w:tcPr>
          <w:p w14:paraId="09889D20" w14:textId="484F082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61.00</w:t>
            </w:r>
          </w:p>
        </w:tc>
        <w:tc>
          <w:tcPr>
            <w:tcW w:w="763" w:type="dxa"/>
            <w:tcBorders>
              <w:right w:val="single" w:sz="4" w:space="0" w:color="auto"/>
            </w:tcBorders>
            <w:noWrap/>
            <w:hideMark/>
          </w:tcPr>
          <w:p w14:paraId="59009104" w14:textId="53CDB01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40.38</w:t>
            </w:r>
          </w:p>
        </w:tc>
        <w:tc>
          <w:tcPr>
            <w:tcW w:w="861" w:type="dxa"/>
            <w:tcBorders>
              <w:left w:val="single" w:sz="4" w:space="0" w:color="auto"/>
            </w:tcBorders>
            <w:noWrap/>
            <w:hideMark/>
          </w:tcPr>
          <w:p w14:paraId="05C82FBB" w14:textId="2CFE40EC" w:rsidR="009B41E6" w:rsidRPr="00AC03F2" w:rsidRDefault="009B41E6" w:rsidP="009B41E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NA</w:t>
            </w:r>
          </w:p>
        </w:tc>
        <w:tc>
          <w:tcPr>
            <w:tcW w:w="862" w:type="dxa"/>
            <w:tcBorders>
              <w:right w:val="single" w:sz="4" w:space="0" w:color="auto"/>
            </w:tcBorders>
            <w:noWrap/>
            <w:hideMark/>
          </w:tcPr>
          <w:p w14:paraId="6BDBD446" w14:textId="6989586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61.17</w:t>
            </w:r>
          </w:p>
        </w:tc>
        <w:tc>
          <w:tcPr>
            <w:tcW w:w="861" w:type="dxa"/>
            <w:tcBorders>
              <w:left w:val="single" w:sz="4" w:space="0" w:color="auto"/>
            </w:tcBorders>
            <w:noWrap/>
            <w:hideMark/>
          </w:tcPr>
          <w:p w14:paraId="6B6B7C3C" w14:textId="28B7F5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61.00</w:t>
            </w:r>
          </w:p>
        </w:tc>
        <w:tc>
          <w:tcPr>
            <w:tcW w:w="862" w:type="dxa"/>
            <w:tcBorders>
              <w:right w:val="single" w:sz="4" w:space="0" w:color="auto"/>
            </w:tcBorders>
            <w:noWrap/>
            <w:hideMark/>
          </w:tcPr>
          <w:p w14:paraId="1589FEEA" w14:textId="18E0169D"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00.77</w:t>
            </w:r>
          </w:p>
        </w:tc>
      </w:tr>
      <w:tr w:rsidR="009B41E6" w:rsidRPr="00EE2ACD" w14:paraId="088F48D2"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5DE60EED"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763" w:type="dxa"/>
            <w:tcBorders>
              <w:left w:val="single" w:sz="4" w:space="0" w:color="auto"/>
            </w:tcBorders>
            <w:noWrap/>
            <w:hideMark/>
          </w:tcPr>
          <w:p w14:paraId="5DD7797B" w14:textId="3C3226A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62</w:t>
            </w:r>
          </w:p>
        </w:tc>
        <w:tc>
          <w:tcPr>
            <w:tcW w:w="736" w:type="dxa"/>
            <w:tcBorders>
              <w:right w:val="single" w:sz="4" w:space="0" w:color="auto"/>
            </w:tcBorders>
            <w:noWrap/>
            <w:hideMark/>
          </w:tcPr>
          <w:p w14:paraId="2E5C464A" w14:textId="1F55DC8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0.98</w:t>
            </w:r>
          </w:p>
        </w:tc>
        <w:tc>
          <w:tcPr>
            <w:tcW w:w="805" w:type="dxa"/>
            <w:tcBorders>
              <w:left w:val="single" w:sz="4" w:space="0" w:color="auto"/>
            </w:tcBorders>
            <w:noWrap/>
            <w:hideMark/>
          </w:tcPr>
          <w:p w14:paraId="25016039" w14:textId="3B9D199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40D52E4B" w14:textId="17A75B2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4D5DC6F1" w14:textId="0B01F0B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6</w:t>
            </w:r>
          </w:p>
        </w:tc>
        <w:tc>
          <w:tcPr>
            <w:tcW w:w="854" w:type="dxa"/>
            <w:tcBorders>
              <w:right w:val="single" w:sz="4" w:space="0" w:color="auto"/>
            </w:tcBorders>
            <w:noWrap/>
            <w:hideMark/>
          </w:tcPr>
          <w:p w14:paraId="21A5E145" w14:textId="68A501D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6</w:t>
            </w:r>
          </w:p>
        </w:tc>
        <w:tc>
          <w:tcPr>
            <w:tcW w:w="768" w:type="dxa"/>
            <w:tcBorders>
              <w:left w:val="single" w:sz="4" w:space="0" w:color="auto"/>
            </w:tcBorders>
            <w:noWrap/>
            <w:hideMark/>
          </w:tcPr>
          <w:p w14:paraId="73BFE61C" w14:textId="61884E9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753" w:type="dxa"/>
            <w:tcBorders>
              <w:right w:val="single" w:sz="4" w:space="0" w:color="auto"/>
            </w:tcBorders>
            <w:noWrap/>
            <w:hideMark/>
          </w:tcPr>
          <w:p w14:paraId="23EBBC68" w14:textId="51FC2E6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893" w:type="dxa"/>
            <w:tcBorders>
              <w:left w:val="single" w:sz="4" w:space="0" w:color="auto"/>
            </w:tcBorders>
            <w:noWrap/>
            <w:hideMark/>
          </w:tcPr>
          <w:p w14:paraId="25A79B8E" w14:textId="0427826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4.00</w:t>
            </w:r>
          </w:p>
        </w:tc>
        <w:tc>
          <w:tcPr>
            <w:tcW w:w="763" w:type="dxa"/>
            <w:tcBorders>
              <w:right w:val="single" w:sz="4" w:space="0" w:color="auto"/>
            </w:tcBorders>
            <w:noWrap/>
            <w:hideMark/>
          </w:tcPr>
          <w:p w14:paraId="2A074BC9" w14:textId="247FE55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3.60</w:t>
            </w:r>
          </w:p>
        </w:tc>
        <w:tc>
          <w:tcPr>
            <w:tcW w:w="861" w:type="dxa"/>
            <w:tcBorders>
              <w:left w:val="single" w:sz="4" w:space="0" w:color="auto"/>
            </w:tcBorders>
            <w:noWrap/>
            <w:hideMark/>
          </w:tcPr>
          <w:p w14:paraId="74F33682" w14:textId="2440607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533.75</w:t>
            </w:r>
          </w:p>
        </w:tc>
        <w:tc>
          <w:tcPr>
            <w:tcW w:w="862" w:type="dxa"/>
            <w:tcBorders>
              <w:right w:val="single" w:sz="4" w:space="0" w:color="auto"/>
            </w:tcBorders>
            <w:noWrap/>
            <w:hideMark/>
          </w:tcPr>
          <w:p w14:paraId="317F06EC" w14:textId="4B4E2B6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8.68</w:t>
            </w:r>
          </w:p>
        </w:tc>
        <w:tc>
          <w:tcPr>
            <w:tcW w:w="861" w:type="dxa"/>
            <w:tcBorders>
              <w:left w:val="single" w:sz="4" w:space="0" w:color="auto"/>
            </w:tcBorders>
            <w:noWrap/>
            <w:hideMark/>
          </w:tcPr>
          <w:p w14:paraId="71396293" w14:textId="3E19DCF7"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78.88</w:t>
            </w:r>
          </w:p>
        </w:tc>
        <w:tc>
          <w:tcPr>
            <w:tcW w:w="862" w:type="dxa"/>
            <w:tcBorders>
              <w:right w:val="single" w:sz="4" w:space="0" w:color="auto"/>
            </w:tcBorders>
            <w:noWrap/>
            <w:hideMark/>
          </w:tcPr>
          <w:p w14:paraId="41878F3F" w14:textId="5E15D6B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36.14</w:t>
            </w:r>
          </w:p>
        </w:tc>
      </w:tr>
      <w:tr w:rsidR="00151567" w:rsidRPr="00EE2ACD" w14:paraId="3A98DE9F"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7BE94719"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763" w:type="dxa"/>
            <w:tcBorders>
              <w:left w:val="single" w:sz="4" w:space="0" w:color="auto"/>
            </w:tcBorders>
            <w:noWrap/>
            <w:hideMark/>
          </w:tcPr>
          <w:p w14:paraId="3F598DBB" w14:textId="6CD0584D"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2.44</w:t>
            </w:r>
          </w:p>
        </w:tc>
        <w:tc>
          <w:tcPr>
            <w:tcW w:w="736" w:type="dxa"/>
            <w:tcBorders>
              <w:right w:val="single" w:sz="4" w:space="0" w:color="auto"/>
            </w:tcBorders>
            <w:noWrap/>
            <w:hideMark/>
          </w:tcPr>
          <w:p w14:paraId="699F1E51" w14:textId="7B0A838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46</w:t>
            </w:r>
          </w:p>
        </w:tc>
        <w:tc>
          <w:tcPr>
            <w:tcW w:w="805" w:type="dxa"/>
            <w:tcBorders>
              <w:left w:val="single" w:sz="4" w:space="0" w:color="auto"/>
            </w:tcBorders>
            <w:noWrap/>
            <w:hideMark/>
          </w:tcPr>
          <w:p w14:paraId="185AEC09" w14:textId="43C9AB7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731DCA3E" w14:textId="43BA2DF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58E49679" w14:textId="0F14EB46"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546D73CD" w14:textId="01CA076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tcBorders>
            <w:noWrap/>
            <w:hideMark/>
          </w:tcPr>
          <w:p w14:paraId="06006322" w14:textId="75E713E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57E7B2CB" w14:textId="6E1A225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6EC2EC5C" w14:textId="544D043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15.00</w:t>
            </w:r>
          </w:p>
        </w:tc>
        <w:tc>
          <w:tcPr>
            <w:tcW w:w="763" w:type="dxa"/>
            <w:tcBorders>
              <w:right w:val="single" w:sz="4" w:space="0" w:color="auto"/>
            </w:tcBorders>
            <w:noWrap/>
            <w:hideMark/>
          </w:tcPr>
          <w:p w14:paraId="46F284BA" w14:textId="278D002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17.82</w:t>
            </w:r>
          </w:p>
        </w:tc>
        <w:tc>
          <w:tcPr>
            <w:tcW w:w="861" w:type="dxa"/>
            <w:tcBorders>
              <w:left w:val="single" w:sz="4" w:space="0" w:color="auto"/>
            </w:tcBorders>
            <w:noWrap/>
            <w:hideMark/>
          </w:tcPr>
          <w:p w14:paraId="60DA9E6C" w14:textId="783C8A1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48.25</w:t>
            </w:r>
          </w:p>
        </w:tc>
        <w:tc>
          <w:tcPr>
            <w:tcW w:w="862" w:type="dxa"/>
            <w:tcBorders>
              <w:right w:val="single" w:sz="4" w:space="0" w:color="auto"/>
            </w:tcBorders>
            <w:noWrap/>
            <w:hideMark/>
          </w:tcPr>
          <w:p w14:paraId="3DFC80AF" w14:textId="50FE8E0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21.51</w:t>
            </w:r>
          </w:p>
        </w:tc>
        <w:tc>
          <w:tcPr>
            <w:tcW w:w="861" w:type="dxa"/>
            <w:tcBorders>
              <w:left w:val="single" w:sz="4" w:space="0" w:color="auto"/>
            </w:tcBorders>
            <w:noWrap/>
            <w:hideMark/>
          </w:tcPr>
          <w:p w14:paraId="1AE17F2F" w14:textId="4DAC16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31.63</w:t>
            </w:r>
          </w:p>
        </w:tc>
        <w:tc>
          <w:tcPr>
            <w:tcW w:w="862" w:type="dxa"/>
            <w:tcBorders>
              <w:right w:val="single" w:sz="4" w:space="0" w:color="auto"/>
            </w:tcBorders>
            <w:noWrap/>
            <w:hideMark/>
          </w:tcPr>
          <w:p w14:paraId="57D8FE19" w14:textId="3BF658E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9.66</w:t>
            </w:r>
          </w:p>
        </w:tc>
      </w:tr>
      <w:tr w:rsidR="00151567" w:rsidRPr="00EE2ACD" w14:paraId="2FD592BE" w14:textId="77777777" w:rsidTr="001B384B">
        <w:trPr>
          <w:trHeight w:val="479"/>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bottom w:val="single" w:sz="4" w:space="0" w:color="auto"/>
              <w:right w:val="single" w:sz="4" w:space="0" w:color="auto"/>
            </w:tcBorders>
            <w:noWrap/>
            <w:hideMark/>
          </w:tcPr>
          <w:p w14:paraId="15A155ED"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763" w:type="dxa"/>
            <w:tcBorders>
              <w:left w:val="single" w:sz="4" w:space="0" w:color="auto"/>
              <w:bottom w:val="single" w:sz="4" w:space="0" w:color="auto"/>
            </w:tcBorders>
            <w:noWrap/>
            <w:hideMark/>
          </w:tcPr>
          <w:p w14:paraId="696A289B" w14:textId="681D3E7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3.93</w:t>
            </w:r>
          </w:p>
        </w:tc>
        <w:tc>
          <w:tcPr>
            <w:tcW w:w="736" w:type="dxa"/>
            <w:tcBorders>
              <w:bottom w:val="single" w:sz="4" w:space="0" w:color="auto"/>
              <w:right w:val="single" w:sz="4" w:space="0" w:color="auto"/>
            </w:tcBorders>
            <w:noWrap/>
            <w:hideMark/>
          </w:tcPr>
          <w:p w14:paraId="28A4B566" w14:textId="41CD255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49</w:t>
            </w:r>
          </w:p>
        </w:tc>
        <w:tc>
          <w:tcPr>
            <w:tcW w:w="805" w:type="dxa"/>
            <w:tcBorders>
              <w:left w:val="single" w:sz="4" w:space="0" w:color="auto"/>
              <w:bottom w:val="single" w:sz="4" w:space="0" w:color="auto"/>
            </w:tcBorders>
            <w:noWrap/>
            <w:hideMark/>
          </w:tcPr>
          <w:p w14:paraId="51CFE3E5" w14:textId="7EE5A00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bottom w:val="single" w:sz="4" w:space="0" w:color="auto"/>
              <w:right w:val="single" w:sz="4" w:space="0" w:color="auto"/>
            </w:tcBorders>
            <w:noWrap/>
            <w:hideMark/>
          </w:tcPr>
          <w:p w14:paraId="2F6699DD" w14:textId="1647132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bottom w:val="single" w:sz="4" w:space="0" w:color="auto"/>
            </w:tcBorders>
            <w:noWrap/>
            <w:hideMark/>
          </w:tcPr>
          <w:p w14:paraId="0E298CAE" w14:textId="6D430D9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854" w:type="dxa"/>
            <w:tcBorders>
              <w:bottom w:val="single" w:sz="4" w:space="0" w:color="auto"/>
              <w:right w:val="single" w:sz="4" w:space="0" w:color="auto"/>
            </w:tcBorders>
            <w:noWrap/>
            <w:hideMark/>
          </w:tcPr>
          <w:p w14:paraId="6B069712" w14:textId="16A72A1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bottom w:val="single" w:sz="4" w:space="0" w:color="auto"/>
            </w:tcBorders>
            <w:noWrap/>
            <w:hideMark/>
          </w:tcPr>
          <w:p w14:paraId="76DE7FA7" w14:textId="0210B67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753" w:type="dxa"/>
            <w:tcBorders>
              <w:bottom w:val="single" w:sz="4" w:space="0" w:color="auto"/>
              <w:right w:val="single" w:sz="4" w:space="0" w:color="auto"/>
            </w:tcBorders>
            <w:noWrap/>
            <w:hideMark/>
          </w:tcPr>
          <w:p w14:paraId="50D41C15" w14:textId="4B401A6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bottom w:val="single" w:sz="4" w:space="0" w:color="auto"/>
            </w:tcBorders>
            <w:noWrap/>
            <w:hideMark/>
          </w:tcPr>
          <w:p w14:paraId="7446398D" w14:textId="43287D3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4.00</w:t>
            </w:r>
          </w:p>
        </w:tc>
        <w:tc>
          <w:tcPr>
            <w:tcW w:w="763" w:type="dxa"/>
            <w:tcBorders>
              <w:bottom w:val="single" w:sz="4" w:space="0" w:color="auto"/>
              <w:right w:val="single" w:sz="4" w:space="0" w:color="auto"/>
            </w:tcBorders>
            <w:noWrap/>
            <w:hideMark/>
          </w:tcPr>
          <w:p w14:paraId="451AD3F4" w14:textId="0983217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79</w:t>
            </w:r>
          </w:p>
        </w:tc>
        <w:tc>
          <w:tcPr>
            <w:tcW w:w="861" w:type="dxa"/>
            <w:tcBorders>
              <w:left w:val="single" w:sz="4" w:space="0" w:color="auto"/>
              <w:bottom w:val="single" w:sz="4" w:space="0" w:color="auto"/>
            </w:tcBorders>
            <w:noWrap/>
            <w:hideMark/>
          </w:tcPr>
          <w:p w14:paraId="314209B0" w14:textId="6262263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00</w:t>
            </w:r>
          </w:p>
        </w:tc>
        <w:tc>
          <w:tcPr>
            <w:tcW w:w="862" w:type="dxa"/>
            <w:tcBorders>
              <w:bottom w:val="single" w:sz="4" w:space="0" w:color="auto"/>
              <w:right w:val="single" w:sz="4" w:space="0" w:color="auto"/>
            </w:tcBorders>
            <w:noWrap/>
            <w:hideMark/>
          </w:tcPr>
          <w:p w14:paraId="4D7A7ACE" w14:textId="3252233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4.70</w:t>
            </w:r>
          </w:p>
        </w:tc>
        <w:tc>
          <w:tcPr>
            <w:tcW w:w="861" w:type="dxa"/>
            <w:tcBorders>
              <w:left w:val="single" w:sz="4" w:space="0" w:color="auto"/>
              <w:bottom w:val="single" w:sz="4" w:space="0" w:color="auto"/>
            </w:tcBorders>
            <w:noWrap/>
            <w:hideMark/>
          </w:tcPr>
          <w:p w14:paraId="6EC610D1" w14:textId="16B95E4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4.00</w:t>
            </w:r>
          </w:p>
        </w:tc>
        <w:tc>
          <w:tcPr>
            <w:tcW w:w="862" w:type="dxa"/>
            <w:tcBorders>
              <w:bottom w:val="single" w:sz="4" w:space="0" w:color="auto"/>
              <w:right w:val="single" w:sz="4" w:space="0" w:color="auto"/>
            </w:tcBorders>
            <w:noWrap/>
            <w:hideMark/>
          </w:tcPr>
          <w:p w14:paraId="3F8015EA" w14:textId="5B95765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11.75</w:t>
            </w:r>
          </w:p>
        </w:tc>
      </w:tr>
    </w:tbl>
    <w:p w14:paraId="1A7F68FC" w14:textId="10309001" w:rsidR="001B384B" w:rsidRPr="001B384B" w:rsidRDefault="001B384B" w:rsidP="001B384B">
      <w:pPr>
        <w:pStyle w:val="Caption"/>
        <w:keepNext/>
        <w:rPr>
          <w:i w:val="0"/>
          <w:iCs w:val="0"/>
          <w:color w:val="auto"/>
          <w:sz w:val="22"/>
          <w:szCs w:val="22"/>
        </w:rPr>
      </w:pPr>
      <w:r w:rsidRPr="001B384B">
        <w:rPr>
          <w:i w:val="0"/>
          <w:iCs w:val="0"/>
          <w:color w:val="auto"/>
          <w:sz w:val="22"/>
          <w:szCs w:val="22"/>
        </w:rPr>
        <w:t xml:space="preserve">Table </w:t>
      </w:r>
      <w:r w:rsidRPr="001B384B">
        <w:rPr>
          <w:i w:val="0"/>
          <w:iCs w:val="0"/>
          <w:color w:val="auto"/>
          <w:sz w:val="22"/>
          <w:szCs w:val="22"/>
        </w:rPr>
        <w:fldChar w:fldCharType="begin"/>
      </w:r>
      <w:r w:rsidRPr="001B384B">
        <w:rPr>
          <w:i w:val="0"/>
          <w:iCs w:val="0"/>
          <w:color w:val="auto"/>
          <w:sz w:val="22"/>
          <w:szCs w:val="22"/>
        </w:rPr>
        <w:instrText xml:space="preserve"> SEQ Table \* ARABIC </w:instrText>
      </w:r>
      <w:r w:rsidRPr="001B384B">
        <w:rPr>
          <w:i w:val="0"/>
          <w:iCs w:val="0"/>
          <w:color w:val="auto"/>
          <w:sz w:val="22"/>
          <w:szCs w:val="22"/>
        </w:rPr>
        <w:fldChar w:fldCharType="separate"/>
      </w:r>
      <w:r w:rsidRPr="001B384B">
        <w:rPr>
          <w:i w:val="0"/>
          <w:iCs w:val="0"/>
          <w:noProof/>
          <w:color w:val="auto"/>
          <w:sz w:val="22"/>
          <w:szCs w:val="22"/>
        </w:rPr>
        <w:t>2</w:t>
      </w:r>
      <w:r w:rsidRPr="001B384B">
        <w:rPr>
          <w:i w:val="0"/>
          <w:iCs w:val="0"/>
          <w:color w:val="auto"/>
          <w:sz w:val="22"/>
          <w:szCs w:val="22"/>
        </w:rPr>
        <w:fldChar w:fldCharType="end"/>
      </w:r>
      <w:r w:rsidRPr="001B384B">
        <w:rPr>
          <w:i w:val="0"/>
          <w:iCs w:val="0"/>
          <w:color w:val="auto"/>
          <w:sz w:val="22"/>
          <w:szCs w:val="22"/>
        </w:rPr>
        <w:t>. Nutrient molar ratios and concentration thresholds used in limitation calculations.</w:t>
      </w:r>
    </w:p>
    <w:p w14:paraId="3AFDEF90" w14:textId="165238CF" w:rsidR="00721E31" w:rsidRDefault="00721E31" w:rsidP="001B384B">
      <w:pPr>
        <w:spacing w:after="0"/>
      </w:pPr>
    </w:p>
    <w:p w14:paraId="592C9CA4" w14:textId="1F8235E4" w:rsidR="001B384B" w:rsidRDefault="001B384B" w:rsidP="001B384B"/>
    <w:p w14:paraId="615A3E66" w14:textId="5E18AF56" w:rsidR="001B384B" w:rsidRDefault="001B384B" w:rsidP="001B384B"/>
    <w:p w14:paraId="740B5FBD" w14:textId="7364CC45" w:rsidR="001B384B" w:rsidRDefault="001B384B" w:rsidP="001B384B"/>
    <w:p w14:paraId="7CFD6195" w14:textId="1F958E56" w:rsidR="001B384B" w:rsidRDefault="001B384B" w:rsidP="001B384B"/>
    <w:p w14:paraId="13D948A1" w14:textId="11C41717" w:rsidR="001B384B" w:rsidRDefault="001B384B" w:rsidP="001B384B"/>
    <w:p w14:paraId="7D85EFEC" w14:textId="77777777" w:rsidR="001B384B" w:rsidRDefault="001B384B" w:rsidP="001B384B">
      <w:pPr>
        <w:sectPr w:rsidR="001B384B" w:rsidSect="001B384B">
          <w:pgSz w:w="15840" w:h="12240" w:orient="landscape"/>
          <w:pgMar w:top="1440" w:right="1440" w:bottom="1440" w:left="1440" w:header="720" w:footer="720" w:gutter="0"/>
          <w:cols w:space="720"/>
          <w:docGrid w:linePitch="360"/>
        </w:sectPr>
      </w:pPr>
    </w:p>
    <w:p w14:paraId="375B58CD" w14:textId="6EDB7739" w:rsidR="00735EBD" w:rsidRDefault="00735EBD" w:rsidP="00735EBD">
      <w:pPr>
        <w:pStyle w:val="Heading1"/>
      </w:pPr>
      <w:r>
        <w:lastRenderedPageBreak/>
        <w:t>Results</w:t>
      </w:r>
    </w:p>
    <w:p w14:paraId="383F72DE" w14:textId="776121F6" w:rsidR="00596DBE" w:rsidRDefault="00596DBE" w:rsidP="000744F6">
      <w:pPr>
        <w:pStyle w:val="Heading3"/>
      </w:pPr>
      <w:r>
        <w:t xml:space="preserve">Nutrient </w:t>
      </w:r>
      <w:r w:rsidR="006B6B8E">
        <w:t>ability</w:t>
      </w:r>
      <w:r w:rsidR="00C04F80">
        <w:t xml:space="preserve"> </w:t>
      </w:r>
      <w:r>
        <w:t>to predict trophic status</w:t>
      </w:r>
    </w:p>
    <w:p w14:paraId="43C473C1" w14:textId="32B54527" w:rsidR="005E2B2E" w:rsidRDefault="0003467B" w:rsidP="00C960A4">
      <w:r>
        <w:t>Both TN and TP were important</w:t>
      </w:r>
      <w:r w:rsidR="00273846">
        <w:t xml:space="preserve"> explanatory variables of trophic state</w:t>
      </w:r>
      <w:r>
        <w:t xml:space="preserve"> in different ecoregions of the US</w:t>
      </w:r>
      <w:r w:rsidR="00273846">
        <w:t xml:space="preserve"> (Figure 1).</w:t>
      </w:r>
      <w:r>
        <w:t xml:space="preserve"> </w:t>
      </w:r>
      <w:r w:rsidR="00273846">
        <w:t>I</w:t>
      </w:r>
      <w:r>
        <w:t>n fact, there was a clear divide in the data</w:t>
      </w:r>
      <w:r w:rsidR="00273846">
        <w:t>. When all surveyed lakes across both years were used in the linear models, TN was the best explanatory variable of chlorophyll-a in the Western U.S., whereas TP was the best explanatory variable of chlorophyll-a in the Eastern U.S.</w:t>
      </w:r>
      <w:r>
        <w:t xml:space="preserve"> (Figure </w:t>
      </w:r>
      <w:r w:rsidR="00273846">
        <w:t>2</w:t>
      </w:r>
      <w:r>
        <w:t>).</w:t>
      </w:r>
      <w:r w:rsidR="00273846">
        <w:t xml:space="preserve"> </w:t>
      </w:r>
      <w:r>
        <w:t>In the western U</w:t>
      </w:r>
      <w:r w:rsidR="00273846">
        <w:t>.</w:t>
      </w:r>
      <w:r>
        <w:t>S</w:t>
      </w:r>
      <w:r w:rsidR="00273846">
        <w:t>.</w:t>
      </w:r>
      <w:r>
        <w:t xml:space="preserve">, consisting of the Northern Plains, Southern Plains, Xeric, and Western Mountains ecoregions, the linear models using TN as a predictor of trophic state (chlorophyll-a as a proxy) were better based on the models’ higher </w:t>
      </w:r>
      <w:r w:rsidR="00F4064F">
        <w:t>R</w:t>
      </w:r>
      <w:r w:rsidRPr="0003467B">
        <w:rPr>
          <w:vertAlign w:val="superscript"/>
        </w:rPr>
        <w:t>2</w:t>
      </w:r>
      <w:r>
        <w:t xml:space="preserve"> and lower AIC values. This was contrasted by the eastern U</w:t>
      </w:r>
      <w:r w:rsidR="00273846">
        <w:t>.</w:t>
      </w:r>
      <w:r>
        <w:t>S</w:t>
      </w:r>
      <w:r w:rsidR="00273846">
        <w:t>.</w:t>
      </w:r>
      <w:r>
        <w:t>,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273846">
        <w:t>There were</w:t>
      </w:r>
      <w:r w:rsidR="006B6B8E">
        <w:t xml:space="preserve"> a few</w:t>
      </w:r>
      <w:r w:rsidR="00273846">
        <w:t xml:space="preserve"> inter-year variations, however. In 2007, trophic state in the Coastal Plains ecoregion was better explained by TN; and in 2017, trophic state in the Western Mountains and Xeric ecoregions was better explained by TP.</w:t>
      </w:r>
    </w:p>
    <w:p w14:paraId="6F2ABBD0" w14:textId="4C538005" w:rsidR="00721E31" w:rsidRDefault="00721E31" w:rsidP="00C960A4">
      <w:r>
        <w:rPr>
          <w:noProof/>
        </w:rPr>
        <w:drawing>
          <wp:inline distT="0" distB="0" distL="0" distR="0" wp14:anchorId="082F61B1" wp14:editId="534D5284">
            <wp:extent cx="5848350" cy="4112120"/>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848350" cy="4112120"/>
                    </a:xfrm>
                    <a:prstGeom prst="rect">
                      <a:avLst/>
                    </a:prstGeom>
                    <a:noFill/>
                    <a:ln>
                      <a:noFill/>
                    </a:ln>
                  </pic:spPr>
                </pic:pic>
              </a:graphicData>
            </a:graphic>
          </wp:inline>
        </w:drawing>
      </w:r>
    </w:p>
    <w:p w14:paraId="096B7638" w14:textId="1E1E8E25" w:rsidR="00721E31" w:rsidRDefault="00721E31" w:rsidP="009B41E6">
      <w:r>
        <w:rPr>
          <w:noProof/>
        </w:rPr>
        <w:lastRenderedPageBreak/>
        <w:drawing>
          <wp:inline distT="0" distB="0" distL="0" distR="0" wp14:anchorId="4535AC34" wp14:editId="34A927E8">
            <wp:extent cx="5943600" cy="411479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p w14:paraId="7479BD5D" w14:textId="3A632ABD" w:rsidR="00644FCB" w:rsidRDefault="00644FCB" w:rsidP="00596DBE">
      <w:pPr>
        <w:pStyle w:val="Heading3"/>
      </w:pPr>
      <w:r>
        <w:t>Limitation</w:t>
      </w:r>
      <w:r w:rsidR="00D12498">
        <w:t xml:space="preserve"> </w:t>
      </w:r>
      <w:r w:rsidR="00BF59BF">
        <w:t>shifts</w:t>
      </w:r>
      <w:r w:rsidR="00D12498">
        <w:t xml:space="preserve"> </w:t>
      </w:r>
    </w:p>
    <w:p w14:paraId="5745F3F9" w14:textId="44C8CBCA" w:rsidR="00F1709B" w:rsidRDefault="001D3902" w:rsidP="00644FCB">
      <w:r>
        <w:t>There were 7</w:t>
      </w:r>
      <w:r w:rsidR="00970565">
        <w:t>19</w:t>
      </w:r>
      <w:r>
        <w:t xml:space="preserve"> observations of P-limited lakes, </w:t>
      </w:r>
      <w:r w:rsidR="00836AB3">
        <w:t>9</w:t>
      </w:r>
      <w:r w:rsidR="00970565">
        <w:t>19</w:t>
      </w:r>
      <w:r>
        <w:t xml:space="preserve"> N-limited lakes, and </w:t>
      </w:r>
      <w:r w:rsidR="00836AB3">
        <w:t>6</w:t>
      </w:r>
      <w:r w:rsidR="00970565">
        <w:t>15</w:t>
      </w:r>
      <w:r>
        <w:t xml:space="preserve"> co-nutrient limited lakes across the entire dataset</w:t>
      </w:r>
      <w:r w:rsidR="00B80922">
        <w:t xml:space="preserve"> based on the criteria used (Table 1, Figure </w:t>
      </w:r>
      <w:r w:rsidR="00752333">
        <w:t>3</w:t>
      </w:r>
      <w:r w:rsidR="00B80922">
        <w:t>)</w:t>
      </w:r>
      <w:r w:rsidR="006B6B8E">
        <w:t xml:space="preserve">.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r w:rsidR="00836AB3">
        <w:t>Nationally</w:t>
      </w:r>
      <w:r w:rsidR="00D12498">
        <w:t>,</w:t>
      </w:r>
      <w:r w:rsidR="00596DBE">
        <w:t xml:space="preserve"> </w:t>
      </w:r>
      <w:r w:rsidR="00D12498">
        <w:t>in 2007, 21</w:t>
      </w:r>
      <w:r w:rsidR="00836AB3">
        <w:t>.5</w:t>
      </w:r>
      <w:r w:rsidR="00D12498">
        <w:t xml:space="preserve">% of lakes were </w:t>
      </w:r>
      <w:r w:rsidR="00405AB9">
        <w:t>co-</w:t>
      </w:r>
      <w:r w:rsidR="00D12498">
        <w:t>limited</w:t>
      </w:r>
      <w:r w:rsidR="00405AB9">
        <w:t xml:space="preserve"> by both N and P</w:t>
      </w:r>
      <w:r w:rsidR="00D12498">
        <w:t xml:space="preserve">, </w:t>
      </w:r>
      <w:r w:rsidR="00405AB9">
        <w:t xml:space="preserve">and that number </w:t>
      </w:r>
      <w:r w:rsidR="00D12498">
        <w:t>increased to 3</w:t>
      </w:r>
      <w:r w:rsidR="00F1709B">
        <w:t>5</w:t>
      </w:r>
      <w:r w:rsidR="00D12498">
        <w:t xml:space="preserve">% in 2017. </w:t>
      </w:r>
      <w:r w:rsidR="003B7E48">
        <w:t xml:space="preserve">Approximately half of the lakes across the U.S. were N-limited and that number decreased by </w:t>
      </w:r>
      <w:r w:rsidR="00F1709B">
        <w:t>7.3</w:t>
      </w:r>
      <w:r w:rsidR="003B7E48">
        <w:t xml:space="preserve">% between 2007 and 2017. </w:t>
      </w:r>
      <w:r w:rsidR="00D12498">
        <w:t xml:space="preserve">And in 2007, </w:t>
      </w:r>
      <w:r w:rsidR="00836AB3">
        <w:t>3</w:t>
      </w:r>
      <w:r w:rsidR="00F1709B">
        <w:t>2.7</w:t>
      </w:r>
      <w:r w:rsidR="00D12498">
        <w:t xml:space="preserve">% of lakes were P-limited </w:t>
      </w:r>
      <w:r w:rsidR="00405AB9">
        <w:t>and that number decreased to</w:t>
      </w:r>
      <w:r w:rsidR="00D12498">
        <w:t xml:space="preserve"> </w:t>
      </w:r>
      <w:r w:rsidR="00836AB3">
        <w:t>2</w:t>
      </w:r>
      <w:r w:rsidR="00F1709B">
        <w:t>6.4</w:t>
      </w:r>
      <w:r w:rsidR="00D12498">
        <w:t xml:space="preserve">% </w:t>
      </w:r>
      <w:r w:rsidR="00405AB9">
        <w:t>in 2017</w:t>
      </w:r>
      <w:r w:rsidR="00D12498">
        <w:t>.</w:t>
      </w:r>
      <w:r w:rsidR="00836AB3">
        <w:t xml:space="preserve"> </w:t>
      </w:r>
      <w:r w:rsidR="00F1709B">
        <w:t xml:space="preserve">Among the ecoregions, the largest shifts in limitation occurred in the Upper Midwest and Southern Plains. In the Upper Midwest, co-nutrient limited lakes increased from 24.1% in 2007 to 77.4% in 2017. And in the Southern Plains, N-limitation increased from </w:t>
      </w:r>
      <w:r w:rsidR="002C4612">
        <w:t>3.6</w:t>
      </w:r>
      <w:r w:rsidR="00F1709B">
        <w:t>% to 37.8% in 2017.</w:t>
      </w:r>
    </w:p>
    <w:p w14:paraId="5072C387" w14:textId="3AD76233" w:rsidR="00721E31" w:rsidRDefault="00721E31" w:rsidP="00644FCB">
      <w:r>
        <w:rPr>
          <w:noProof/>
        </w:rPr>
        <w:lastRenderedPageBreak/>
        <w:drawing>
          <wp:inline distT="0" distB="0" distL="0" distR="0" wp14:anchorId="14C48B89" wp14:editId="0EC4D6DF">
            <wp:extent cx="5943600" cy="4114799"/>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p w14:paraId="4E7A998E" w14:textId="642CC4B9" w:rsidR="00721E31" w:rsidRDefault="00721E31" w:rsidP="0036712A">
      <w:pPr>
        <w:pStyle w:val="Heading4"/>
      </w:pPr>
      <w:bookmarkStart w:id="1" w:name="_Hlk114575779"/>
    </w:p>
    <w:p w14:paraId="0F6B041B" w14:textId="73DF0974" w:rsidR="0036712A" w:rsidRPr="00853C76" w:rsidRDefault="00705908" w:rsidP="0036712A">
      <w:pPr>
        <w:pStyle w:val="Heading4"/>
      </w:pPr>
      <w:r>
        <w:t>Resampled lakes</w:t>
      </w:r>
    </w:p>
    <w:p w14:paraId="17893DB4" w14:textId="63F02BAB" w:rsidR="0036712A" w:rsidRDefault="0036712A" w:rsidP="0036712A">
      <w:r>
        <w:t>At the national scale among lakes sampled in both surveys (dotted lines in Figure 5a), there was a significant increase in co-nutrient limited lakes (</w:t>
      </w:r>
      <w:r w:rsidR="00C60186">
        <w:t>16.2</w:t>
      </w:r>
      <w:r>
        <w:t>%) and a significant decrease in N-limited lakes (-</w:t>
      </w:r>
      <w:r w:rsidR="00C60186">
        <w:t>10.1</w:t>
      </w:r>
      <w:r>
        <w:t>%). At the National scale, there was no net change in the percentage of P-limited lakes, but substantial changes within the nine aggregated ecoregions (Figure 5b). In the Northern Appalachians, lakes shifted from N-limitation (-</w:t>
      </w:r>
      <w:r w:rsidR="00C60186">
        <w:t>19.9</w:t>
      </w:r>
      <w:r>
        <w:t>%) toward P-limitation (27.3%). The change in co-nutrient limited lakes as statistically insignificant as indicated by the error bar overlap with zero.</w:t>
      </w:r>
      <w:r w:rsidR="00C60186">
        <w:t xml:space="preserve"> The only change in the Coastal Plains was a positive shift in N-limited lakes (15.7%).</w:t>
      </w:r>
      <w:r>
        <w:t xml:space="preserve"> Lakes in the Temperate Plains shifted from N-limited (-35.9%) toward P-limited (2</w:t>
      </w:r>
      <w:r w:rsidR="00C60186">
        <w:t>8.6</w:t>
      </w:r>
      <w:r>
        <w:t>%)</w:t>
      </w:r>
      <w:r w:rsidR="00C60186">
        <w:t>, with a non-statistically significant change in co-nutrient limited lakes</w:t>
      </w:r>
      <w:r>
        <w:t>. The Upper Midwest lakes shifted from being N-limited (-37%) and P-limited (-24.</w:t>
      </w:r>
      <w:r w:rsidR="002D2D4D">
        <w:t>5</w:t>
      </w:r>
      <w:r>
        <w:t>%) toward co-nutrient limitation (61.</w:t>
      </w:r>
      <w:r w:rsidR="002D2D4D">
        <w:t>4</w:t>
      </w:r>
      <w:r>
        <w:t>%). In the Northern Plains, lakes became more co-nutrient limited (</w:t>
      </w:r>
      <w:r w:rsidR="002D2D4D">
        <w:t>21.8</w:t>
      </w:r>
      <w:r>
        <w:t>%) and less P-limited (-28%), with a statistically insignificant decrease in N-limited lakes. The Southern Plains showed the opposite pattern with a decrease in co-nutrient limitation (-</w:t>
      </w:r>
      <w:r w:rsidR="002D2D4D">
        <w:t>17.9</w:t>
      </w:r>
      <w:r>
        <w:t>%), increase in N-limitation (</w:t>
      </w:r>
      <w:r w:rsidR="002D2D4D">
        <w:t>12.3</w:t>
      </w:r>
      <w:r>
        <w:t>%), and non-significant increase in P-limited lakes. Western Mountains lakes shifted from P-limited (-33%) to co-nutrient limited (</w:t>
      </w:r>
      <w:r w:rsidR="002D2D4D">
        <w:t>8.2</w:t>
      </w:r>
      <w:r>
        <w:t>%) and N-limited lakes (24.</w:t>
      </w:r>
      <w:r w:rsidR="002D2D4D">
        <w:t>8</w:t>
      </w:r>
      <w:r>
        <w:t>%). In the Southern Appalachians</w:t>
      </w:r>
      <w:r w:rsidR="002D2D4D">
        <w:t xml:space="preserve"> </w:t>
      </w:r>
      <w:r>
        <w:t xml:space="preserve">and Xeric ecoregions, no shifts were significant. </w:t>
      </w:r>
    </w:p>
    <w:p w14:paraId="1A4DF1DA" w14:textId="3B68A855" w:rsidR="00721E31" w:rsidRDefault="00CE3A0A" w:rsidP="0036712A">
      <w:r>
        <w:rPr>
          <w:noProof/>
        </w:rPr>
        <w:lastRenderedPageBreak/>
        <w:drawing>
          <wp:inline distT="0" distB="0" distL="0" distR="0" wp14:anchorId="390E8C5C" wp14:editId="4692398E">
            <wp:extent cx="4425141" cy="4109652"/>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25141" cy="4109652"/>
                    </a:xfrm>
                    <a:prstGeom prst="rect">
                      <a:avLst/>
                    </a:prstGeom>
                    <a:noFill/>
                    <a:ln>
                      <a:noFill/>
                    </a:ln>
                  </pic:spPr>
                </pic:pic>
              </a:graphicData>
            </a:graphic>
          </wp:inline>
        </w:drawing>
      </w:r>
    </w:p>
    <w:p w14:paraId="0710D738" w14:textId="77777777" w:rsidR="0036712A" w:rsidRPr="00853C76" w:rsidRDefault="0036712A" w:rsidP="0036712A">
      <w:pPr>
        <w:pStyle w:val="Heading4"/>
      </w:pPr>
      <w:r>
        <w:t xml:space="preserve">All surveyed lakes </w:t>
      </w:r>
    </w:p>
    <w:p w14:paraId="2C1D34FE" w14:textId="2E21DAB4" w:rsidR="0036712A" w:rsidRDefault="0036712A" w:rsidP="0036712A">
      <w:r>
        <w:t>When extrapolated to the entire population of lakes across the U.S. (solid lines in Figure 5a), co-nutrient limited lakes also increased (</w:t>
      </w:r>
      <w:r w:rsidR="002D2D4D">
        <w:t>13.5</w:t>
      </w:r>
      <w:r>
        <w:t>%)</w:t>
      </w:r>
      <w:r w:rsidR="002D2D4D">
        <w:t xml:space="preserve"> and</w:t>
      </w:r>
      <w:r>
        <w:t xml:space="preserve"> </w:t>
      </w:r>
      <w:r w:rsidR="002D2D4D">
        <w:t>N</w:t>
      </w:r>
      <w:r>
        <w:t>-limited lakes decreased (-</w:t>
      </w:r>
      <w:r w:rsidR="002D2D4D">
        <w:t>7.2</w:t>
      </w:r>
      <w:r>
        <w:t xml:space="preserve">%). </w:t>
      </w:r>
      <w:proofErr w:type="gramStart"/>
      <w:r>
        <w:t>Using the entire population of all surveyed lakes, there</w:t>
      </w:r>
      <w:proofErr w:type="gramEnd"/>
      <w:r>
        <w:t xml:space="preserve"> was </w:t>
      </w:r>
      <w:r w:rsidR="002D2D4D">
        <w:t>a non-statistically significant</w:t>
      </w:r>
      <w:r>
        <w:t xml:space="preserve"> change in </w:t>
      </w:r>
      <w:r w:rsidR="002D2D4D">
        <w:t>P</w:t>
      </w:r>
      <w:r>
        <w:t>-limited lakes, which contrasts the results of the resampled population</w:t>
      </w:r>
      <w:r w:rsidR="002D2D4D">
        <w:t xml:space="preserve"> though the trend was still </w:t>
      </w:r>
      <w:r w:rsidR="00AA35E8">
        <w:t>decreasing</w:t>
      </w:r>
      <w:r>
        <w:t xml:space="preserve">. The trends of the resampled lakes were generally representative of the full population in the ecoregions, though magnitudes differed and there were a few stark differences (solid lines in Figure 5b). For example, there was a change in the direction of the shift in co-nutrient limited lakes in the Northern Appalachians such that among the full population assessment, there was a </w:t>
      </w:r>
      <w:r w:rsidR="003D3BFD">
        <w:t>19.2</w:t>
      </w:r>
      <w:r>
        <w:t xml:space="preserve">% increase compared to a </w:t>
      </w:r>
      <w:r w:rsidR="003D3BFD">
        <w:t>7.4</w:t>
      </w:r>
      <w:r>
        <w:t>% decrease (though not statistically significant) in the resampled lakes.</w:t>
      </w:r>
      <w:r w:rsidR="00F62B77">
        <w:t xml:space="preserve"> Similarly, the shift in co-nutrient limited lakes changed sign and was significant in the Temperate Plains (-11.4%, compared to 7.3% (insignificant) in resampled lakes).</w:t>
      </w:r>
      <w:r>
        <w:t xml:space="preserve"> </w:t>
      </w:r>
      <w:r w:rsidRPr="00F62B77">
        <w:t xml:space="preserve">The </w:t>
      </w:r>
      <w:r w:rsidR="00F62B77" w:rsidRPr="00F62B77">
        <w:t>Coastal Plains</w:t>
      </w:r>
      <w:r w:rsidRPr="00F62B77">
        <w:t xml:space="preserve"> and Xeric ecoregions both experienced significant decreases in co-nutrient limitation among all surveyed lakes (-</w:t>
      </w:r>
      <w:r w:rsidR="00F62B77" w:rsidRPr="00F62B77">
        <w:t>10.7</w:t>
      </w:r>
      <w:r w:rsidRPr="00F62B77">
        <w:t>% and -</w:t>
      </w:r>
      <w:r w:rsidR="00F62B77" w:rsidRPr="00F62B77">
        <w:t>9.7</w:t>
      </w:r>
      <w:r w:rsidRPr="00F62B77">
        <w:t>%, respectively), compared to the non-statistically significant, but still negative, shifts among resampled lakes.</w:t>
      </w:r>
      <w:r>
        <w:t xml:space="preserve"> </w:t>
      </w:r>
      <w:r w:rsidRPr="00F62B77">
        <w:t xml:space="preserve">The percentage of N-limited lakes in the </w:t>
      </w:r>
      <w:r w:rsidR="00F62B77" w:rsidRPr="00F62B77">
        <w:t>Northern Plains</w:t>
      </w:r>
      <w:r w:rsidRPr="00F62B77">
        <w:t xml:space="preserve"> changed signs and was statistically significant (</w:t>
      </w:r>
      <w:r w:rsidR="00F62B77" w:rsidRPr="00F62B77">
        <w:t>-16.1</w:t>
      </w:r>
      <w:r w:rsidRPr="00F62B77">
        <w:t>%) in the assessment of all surveyed lakes compared to the resampled lakes assessment</w:t>
      </w:r>
      <w:r w:rsidRPr="008F086E">
        <w:t xml:space="preserve">. </w:t>
      </w:r>
      <w:r w:rsidR="008F086E" w:rsidRPr="008F086E">
        <w:t>In the Temperate Plains and</w:t>
      </w:r>
      <w:r w:rsidRPr="008F086E">
        <w:t xml:space="preserve"> Western Mountains, which demonstrated significant </w:t>
      </w:r>
      <w:r w:rsidR="008F086E" w:rsidRPr="008F086E">
        <w:t>shifts</w:t>
      </w:r>
      <w:r w:rsidRPr="008F086E">
        <w:t xml:space="preserve"> in N-limitation among the resampled lakes (</w:t>
      </w:r>
      <w:r w:rsidR="008F086E" w:rsidRPr="008F086E">
        <w:t>-35.9</w:t>
      </w:r>
      <w:r w:rsidRPr="008F086E">
        <w:t>%</w:t>
      </w:r>
      <w:r w:rsidR="008F086E" w:rsidRPr="008F086E">
        <w:t xml:space="preserve"> and 24.7%, respectively</w:t>
      </w:r>
      <w:r w:rsidRPr="008F086E">
        <w:t xml:space="preserve">), </w:t>
      </w:r>
      <w:r w:rsidR="008F086E" w:rsidRPr="008F086E">
        <w:t>kept the same sign but were statistically insignificant among all surveyed lakes</w:t>
      </w:r>
      <w:r w:rsidRPr="008F086E">
        <w:t>.</w:t>
      </w:r>
      <w:r>
        <w:t xml:space="preserve"> </w:t>
      </w:r>
      <w:r w:rsidRPr="003D6342">
        <w:t>There were no shifts in the percentage of P-limited lakes in the Northern Appalachians</w:t>
      </w:r>
      <w:r w:rsidR="008F086E" w:rsidRPr="003D6342">
        <w:t xml:space="preserve"> and</w:t>
      </w:r>
      <w:r w:rsidRPr="003D6342">
        <w:t xml:space="preserve"> Northern Plains in the assessment of all surveyed lakes, but the resampled population indicated the shifts were positive (27.3%)</w:t>
      </w:r>
      <w:r w:rsidR="008F086E" w:rsidRPr="003D6342">
        <w:t xml:space="preserve"> </w:t>
      </w:r>
      <w:r w:rsidRPr="003D6342">
        <w:t>and negative (-</w:t>
      </w:r>
      <w:r w:rsidR="008F086E" w:rsidRPr="003D6342">
        <w:t>28</w:t>
      </w:r>
      <w:r w:rsidRPr="003D6342">
        <w:t xml:space="preserve">%), respectively. </w:t>
      </w:r>
      <w:r w:rsidR="00EB3784" w:rsidRPr="003D6342">
        <w:t xml:space="preserve">P-limited lakes in the Southern Appalachians and </w:t>
      </w:r>
      <w:r w:rsidR="00EB3784" w:rsidRPr="003D6342">
        <w:lastRenderedPageBreak/>
        <w:t xml:space="preserve">Xeric ecoregions indicated statistically significant positive shifts of 35.5% and 18.3%, respectively, rather than the insignificant positive shifts in the resampled lakes. </w:t>
      </w:r>
      <w:r w:rsidRPr="003D6342">
        <w:t>In the Southern Plains, P-limited lakes decreased significantly by -</w:t>
      </w:r>
      <w:r w:rsidR="00EB3784" w:rsidRPr="003D6342">
        <w:t>13.1</w:t>
      </w:r>
      <w:r w:rsidRPr="003D6342">
        <w:t xml:space="preserve">% among all surveyed lakes </w:t>
      </w:r>
      <w:r w:rsidR="00EB3784" w:rsidRPr="003D6342">
        <w:t xml:space="preserve">contrary to the </w:t>
      </w:r>
      <w:r w:rsidRPr="003D6342">
        <w:t xml:space="preserve">non-significant increase in </w:t>
      </w:r>
      <w:r w:rsidR="00EB3784" w:rsidRPr="003D6342">
        <w:t>r</w:t>
      </w:r>
      <w:r w:rsidRPr="003D6342">
        <w:t>esampled lakes.</w:t>
      </w:r>
      <w:r w:rsidR="004F07E5">
        <w:t xml:space="preserve"> The standard error of resampled lakes was greater </w:t>
      </w:r>
      <w:r w:rsidR="00EB3784">
        <w:t>and significantly different from all surveyed lakes (p &lt; 0.01).</w:t>
      </w:r>
    </w:p>
    <w:p w14:paraId="63CFFA70" w14:textId="3CC78CBB" w:rsidR="003D6342" w:rsidRDefault="003D6342" w:rsidP="0036712A"/>
    <w:p w14:paraId="4E6EA6F1" w14:textId="450547EF" w:rsidR="003D6342" w:rsidRDefault="003D6342" w:rsidP="0036712A">
      <w:r>
        <w:rPr>
          <w:noProof/>
        </w:rPr>
        <w:lastRenderedPageBreak/>
        <w:drawing>
          <wp:inline distT="0" distB="0" distL="0" distR="0" wp14:anchorId="6F5E64C3" wp14:editId="7D12604C">
            <wp:extent cx="5943600" cy="777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p>
    <w:p w14:paraId="5D58F541" w14:textId="4E21E79D" w:rsidR="00BF59BF" w:rsidRDefault="00EB3784" w:rsidP="00BF59BF">
      <w:pPr>
        <w:pStyle w:val="Heading3"/>
      </w:pPr>
      <w:r>
        <w:lastRenderedPageBreak/>
        <w:t>T</w:t>
      </w:r>
      <w:r w:rsidR="00BF59BF">
        <w:t>rophic state shifts</w:t>
      </w:r>
    </w:p>
    <w:p w14:paraId="652F874D" w14:textId="73D3DAF3" w:rsidR="00307B7E" w:rsidRDefault="00405AB9" w:rsidP="00644FCB">
      <w:r>
        <w:t>Using chlorophyll</w:t>
      </w:r>
      <w:r w:rsidR="006B6B8E">
        <w:t>-a</w:t>
      </w:r>
      <w:r>
        <w:t xml:space="preserve"> as a proxy for trophic state, the survey data indicate that</w:t>
      </w:r>
      <w:r w:rsidR="001A3189">
        <w:t xml:space="preserve"> there were 36</w:t>
      </w:r>
      <w:r w:rsidR="00BD5BA3">
        <w:t>2</w:t>
      </w:r>
      <w:r w:rsidR="001A3189">
        <w:t xml:space="preserve"> oligotrophic lakes (Oligo.), </w:t>
      </w:r>
      <w:r w:rsidR="00BD5BA3">
        <w:t>716</w:t>
      </w:r>
      <w:r w:rsidR="001A3189">
        <w:t xml:space="preserve"> mesotrophic lakes (</w:t>
      </w:r>
      <w:proofErr w:type="spellStart"/>
      <w:r w:rsidR="001A3189">
        <w:t>Meso</w:t>
      </w:r>
      <w:proofErr w:type="spellEnd"/>
      <w:r w:rsidR="001A3189">
        <w:t xml:space="preserve">.), </w:t>
      </w:r>
      <w:r w:rsidR="00BD5BA3">
        <w:t>692</w:t>
      </w:r>
      <w:r w:rsidR="001A3189">
        <w:t xml:space="preserve"> eutrophic lakes (</w:t>
      </w:r>
      <w:proofErr w:type="spellStart"/>
      <w:r w:rsidR="001A3189">
        <w:t>Eutro</w:t>
      </w:r>
      <w:proofErr w:type="spellEnd"/>
      <w:r w:rsidR="001A3189">
        <w:t xml:space="preserve">.), and </w:t>
      </w:r>
      <w:r w:rsidR="00BD5BA3">
        <w:t>883</w:t>
      </w:r>
      <w:r w:rsidR="001A3189">
        <w:t xml:space="preserve"> hypereutrophic lakes (Hyper.)</w:t>
      </w:r>
      <w:r w:rsidR="00BD5BA3">
        <w:t xml:space="preserve"> among the surveyed observations</w:t>
      </w:r>
      <w:r w:rsidR="001A3189">
        <w:t xml:space="preserve">. </w:t>
      </w:r>
      <w:r w:rsidR="00BD5BA3">
        <w:t>Between 2007 and 2017 lakes a</w:t>
      </w:r>
      <w:r w:rsidR="001A3189">
        <w:t xml:space="preserve">cross the </w:t>
      </w:r>
      <w:r w:rsidR="004752CD">
        <w:t>conterminous U</w:t>
      </w:r>
      <w:r w:rsidR="00A52440">
        <w:t>.S.</w:t>
      </w:r>
      <w:r w:rsidR="00BD5BA3">
        <w:t xml:space="preserve"> showed negligible changes in trophic state, though slight decreases in oligotrophic and mesotrophic systems</w:t>
      </w:r>
      <w:r w:rsidR="00307B7E">
        <w:t xml:space="preserve"> </w:t>
      </w:r>
      <w:r w:rsidR="00BD5BA3">
        <w:t>and slight increases in eutrophic and hypereutrophic systems</w:t>
      </w:r>
      <w:r w:rsidR="00307B7E">
        <w:t xml:space="preserve"> and in 2017, lakes considered eutrophic or greater made up 53.2% of lakes in the U.S. </w:t>
      </w:r>
      <w:r w:rsidR="00DE6150">
        <w:t xml:space="preserve">(Figure </w:t>
      </w:r>
      <w:r w:rsidR="00705908">
        <w:t>6</w:t>
      </w:r>
      <w:r w:rsidR="00DE6150">
        <w:t>)</w:t>
      </w:r>
      <w:r w:rsidR="004752CD">
        <w:t>. These patterns varied across ecoregions.</w:t>
      </w:r>
      <w:r w:rsidR="00307B7E">
        <w:t xml:space="preserve"> In the Xeric region, we observed a large increase in eutrophic lakes from 21.7% in 2007 to 42.7% in 2017, with both oligotrophic and hypereutrophic lakes decreasing. </w:t>
      </w:r>
      <w:r w:rsidR="00967D88">
        <w:t>Yet in the Northern Plains, hypereutrophic lakes increased from 23.8% in 2007 to 39.5% in 2017. The Northern Appalachians and Western Plains both maintained a</w:t>
      </w:r>
      <w:r w:rsidR="00513C0C">
        <w:t>t least</w:t>
      </w:r>
      <w:r w:rsidR="00967D88">
        <w:t xml:space="preserve"> &gt;75% of lakes classified as oligotrophic or mesotrophic across both survey years and mesotrophic lakes. This is contrasted with the Coastal Plains, Temperate Plains, and Northern Plains which all maintained</w:t>
      </w:r>
      <w:r w:rsidR="00513C0C">
        <w:t xml:space="preserve"> at least &gt;67%</w:t>
      </w:r>
      <w:r w:rsidR="00967D88">
        <w:t xml:space="preserve"> eutrophic and hypereutrophic systems.</w:t>
      </w:r>
    </w:p>
    <w:p w14:paraId="56A57E05" w14:textId="52F9F4D1" w:rsidR="00CE3A0A" w:rsidRDefault="00CE3A0A" w:rsidP="00644FCB">
      <w:r>
        <w:rPr>
          <w:noProof/>
        </w:rPr>
        <w:drawing>
          <wp:inline distT="0" distB="0" distL="0" distR="0" wp14:anchorId="3EDB438A" wp14:editId="4EEFC502">
            <wp:extent cx="5128953"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128953" cy="4114800"/>
                    </a:xfrm>
                    <a:prstGeom prst="rect">
                      <a:avLst/>
                    </a:prstGeom>
                    <a:noFill/>
                    <a:ln>
                      <a:noFill/>
                    </a:ln>
                  </pic:spPr>
                </pic:pic>
              </a:graphicData>
            </a:graphic>
          </wp:inline>
        </w:drawing>
      </w:r>
    </w:p>
    <w:p w14:paraId="7C2E8CC5" w14:textId="166891AB" w:rsidR="001E720A" w:rsidRDefault="00705908" w:rsidP="001E720A">
      <w:pPr>
        <w:pStyle w:val="Heading4"/>
      </w:pPr>
      <w:r>
        <w:t>Resampled lakes</w:t>
      </w:r>
    </w:p>
    <w:p w14:paraId="0227C7B4" w14:textId="632BDC64" w:rsidR="001E720A" w:rsidRPr="001E720A" w:rsidRDefault="001E720A" w:rsidP="001E720A">
      <w:r>
        <w:t>At the national scale, resampled lakes became less hypereutrophic (-8.3%) and more mesotrophic (9%)</w:t>
      </w:r>
      <w:r w:rsidR="008D236B">
        <w:t xml:space="preserve">, </w:t>
      </w:r>
      <w:r w:rsidR="00D613B6">
        <w:t>with no net change</w:t>
      </w:r>
      <w:r>
        <w:t xml:space="preserve"> in oligotrophic and eutrophic lakes</w:t>
      </w:r>
      <w:r w:rsidR="008D236B">
        <w:t xml:space="preserve"> (top left panel of Figure 7, dotted lines)</w:t>
      </w:r>
      <w:r>
        <w:t xml:space="preserve">. </w:t>
      </w:r>
      <w:r w:rsidR="00D613B6">
        <w:t>However, changes in trophic state varied</w:t>
      </w:r>
      <w:r w:rsidR="00F24932">
        <w:t xml:space="preserve"> depending on </w:t>
      </w:r>
      <w:r w:rsidR="00D613B6">
        <w:t>nutrient limitation (</w:t>
      </w:r>
      <w:r w:rsidR="008D236B">
        <w:t xml:space="preserve">dotted lines in </w:t>
      </w:r>
      <w:r w:rsidR="00D613B6">
        <w:t xml:space="preserve">Figure 7). </w:t>
      </w:r>
      <w:r>
        <w:t xml:space="preserve">Co-nutrient limited lakes followed the overall </w:t>
      </w:r>
      <w:r w:rsidR="00844206">
        <w:t xml:space="preserve">national </w:t>
      </w:r>
      <w:r>
        <w:t>pattern, with these lakes becoming less hypereutrophic (-</w:t>
      </w:r>
      <w:r w:rsidR="00513C0C">
        <w:t>10</w:t>
      </w:r>
      <w:r w:rsidR="008D236B">
        <w:t>.3</w:t>
      </w:r>
      <w:r>
        <w:t>%) and more mesotrophic (</w:t>
      </w:r>
      <w:r w:rsidR="00513C0C">
        <w:t>13.8</w:t>
      </w:r>
      <w:r>
        <w:t xml:space="preserve">%) </w:t>
      </w:r>
      <w:r w:rsidR="00D613B6">
        <w:t>with marginal changes in the percentage of</w:t>
      </w:r>
      <w:r>
        <w:t xml:space="preserve"> oligotrophic or eutrophic co-limited lakes. </w:t>
      </w:r>
      <w:r w:rsidR="00D613B6">
        <w:t xml:space="preserve">The only substantial shift in trophic state of </w:t>
      </w:r>
      <w:r>
        <w:t xml:space="preserve">N-limited lakes </w:t>
      </w:r>
      <w:r w:rsidR="00D613B6">
        <w:lastRenderedPageBreak/>
        <w:t>occurred with an increase in</w:t>
      </w:r>
      <w:r>
        <w:t xml:space="preserve"> hypereutroph</w:t>
      </w:r>
      <w:r w:rsidR="00D613B6">
        <w:t>ic systems</w:t>
      </w:r>
      <w:r>
        <w:t xml:space="preserve"> (</w:t>
      </w:r>
      <w:r w:rsidR="00513C0C">
        <w:t>14.5</w:t>
      </w:r>
      <w:r>
        <w:t xml:space="preserve">%). </w:t>
      </w:r>
      <w:r w:rsidR="00D613B6">
        <w:t>P-limited lakes showed the most widespread changes in trophic state. Specifically, the percentage of</w:t>
      </w:r>
      <w:r>
        <w:t xml:space="preserve"> oligotrophic</w:t>
      </w:r>
      <w:r w:rsidR="00D613B6">
        <w:t xml:space="preserve"> and </w:t>
      </w:r>
      <w:r>
        <w:t xml:space="preserve">hypereutrophic </w:t>
      </w:r>
      <w:r w:rsidR="00D613B6">
        <w:t xml:space="preserve">lakes decreased </w:t>
      </w:r>
      <w:r>
        <w:t>(</w:t>
      </w:r>
      <w:r w:rsidR="00D613B6">
        <w:t>-</w:t>
      </w:r>
      <w:r w:rsidR="008D236B">
        <w:t>9.2</w:t>
      </w:r>
      <w:r w:rsidR="00D613B6">
        <w:t xml:space="preserve">% and </w:t>
      </w:r>
      <w:r>
        <w:t>-</w:t>
      </w:r>
      <w:r w:rsidR="00513C0C">
        <w:t>22.1</w:t>
      </w:r>
      <w:r>
        <w:t>%</w:t>
      </w:r>
      <w:r w:rsidR="00D613B6">
        <w:t xml:space="preserve"> respectively</w:t>
      </w:r>
      <w:r>
        <w:t>)</w:t>
      </w:r>
      <w:r w:rsidR="00D613B6">
        <w:t>, while the percentage of eutrophic lakes increased by</w:t>
      </w:r>
      <w:r w:rsidR="00844206">
        <w:t xml:space="preserve"> </w:t>
      </w:r>
      <w:r w:rsidR="008D236B">
        <w:t>2</w:t>
      </w:r>
      <w:r w:rsidR="00513C0C">
        <w:t>3.6</w:t>
      </w:r>
      <w:r w:rsidR="00844206">
        <w:t>%.</w:t>
      </w:r>
      <w:r>
        <w:t xml:space="preserve"> </w:t>
      </w:r>
    </w:p>
    <w:p w14:paraId="3FC2381C" w14:textId="0F06D4B7" w:rsidR="001E720A" w:rsidRPr="00853C76" w:rsidRDefault="0036712A" w:rsidP="001E720A">
      <w:pPr>
        <w:pStyle w:val="Heading4"/>
      </w:pPr>
      <w:r>
        <w:t>All surveyed lakes</w:t>
      </w:r>
    </w:p>
    <w:p w14:paraId="7BD6B781" w14:textId="1561151A" w:rsidR="00A27B73" w:rsidRDefault="00A27B73" w:rsidP="00A27B73">
      <w:r>
        <w:t>Th</w:t>
      </w:r>
      <w:r w:rsidR="001E720A">
        <w:t>e resampled lakes</w:t>
      </w:r>
      <w:r>
        <w:t xml:space="preserve"> result</w:t>
      </w:r>
      <w:r w:rsidR="001E720A">
        <w:t>s</w:t>
      </w:r>
      <w:r>
        <w:t xml:space="preserve"> differ</w:t>
      </w:r>
      <w:r w:rsidR="001E720A">
        <w:t>ed</w:t>
      </w:r>
      <w:r>
        <w:t xml:space="preserve"> </w:t>
      </w:r>
      <w:r w:rsidR="00513C0C">
        <w:t>in a few ways</w:t>
      </w:r>
      <w:r>
        <w:t xml:space="preserve"> from </w:t>
      </w:r>
      <w:r w:rsidR="008D236B">
        <w:t>the</w:t>
      </w:r>
      <w:r>
        <w:t xml:space="preserve"> estimate</w:t>
      </w:r>
      <w:r w:rsidR="008D236B">
        <w:t>s of all surveyed lakes</w:t>
      </w:r>
      <w:r w:rsidR="00D613B6">
        <w:t xml:space="preserve"> (</w:t>
      </w:r>
      <w:r w:rsidR="008D236B">
        <w:t xml:space="preserve">solid lines in </w:t>
      </w:r>
      <w:r w:rsidR="00D613B6">
        <w:t>Figure 7)</w:t>
      </w:r>
      <w:r>
        <w:t>. When considering all the lakes in the NLA survey years 2007 and 2017,</w:t>
      </w:r>
      <w:r w:rsidR="00F25F2D">
        <w:t xml:space="preserve"> there were no significant shifts across trophic states, indicated by the error bars crossing zero. Though there were nuances among trophic state within the different limitation categories.</w:t>
      </w:r>
      <w:r w:rsidR="001E720A">
        <w:t xml:space="preserve"> </w:t>
      </w:r>
      <w:r w:rsidR="00844206">
        <w:t xml:space="preserve">Co-nutrient limited lakes shifted from </w:t>
      </w:r>
      <w:r w:rsidR="00F25F2D">
        <w:t>hypereutrophic</w:t>
      </w:r>
      <w:r w:rsidR="00844206">
        <w:t xml:space="preserve"> (-</w:t>
      </w:r>
      <w:r w:rsidR="00F25F2D">
        <w:t>3.9</w:t>
      </w:r>
      <w:r w:rsidR="00844206">
        <w:t xml:space="preserve">%) toward </w:t>
      </w:r>
      <w:r w:rsidR="00F25F2D">
        <w:t>mesotrophic</w:t>
      </w:r>
      <w:r w:rsidR="00844206">
        <w:t xml:space="preserve"> (</w:t>
      </w:r>
      <w:r w:rsidR="00F25F2D">
        <w:t>9.5</w:t>
      </w:r>
      <w:r w:rsidR="00844206">
        <w:t xml:space="preserve">%) status with </w:t>
      </w:r>
      <w:r w:rsidR="00336A2F">
        <w:t>no significant</w:t>
      </w:r>
      <w:r w:rsidR="00844206">
        <w:t xml:space="preserve"> change in oligotrophic</w:t>
      </w:r>
      <w:r w:rsidR="00F25F2D">
        <w:t xml:space="preserve"> of eutrophic</w:t>
      </w:r>
      <w:r w:rsidR="00844206">
        <w:t xml:space="preserve"> status. N-limited lakes bec</w:t>
      </w:r>
      <w:r w:rsidR="00F25F2D">
        <w:t>ame</w:t>
      </w:r>
      <w:r w:rsidR="00844206">
        <w:t xml:space="preserve"> less oligotrophic (-</w:t>
      </w:r>
      <w:r w:rsidR="00F25F2D">
        <w:t>2.4</w:t>
      </w:r>
      <w:r w:rsidR="00844206">
        <w:t>%) and mesotrophic (-</w:t>
      </w:r>
      <w:r w:rsidR="00F25F2D">
        <w:t>13</w:t>
      </w:r>
      <w:r w:rsidR="00844206">
        <w:t>%) and more eutrophic (</w:t>
      </w:r>
      <w:r w:rsidR="00F25F2D">
        <w:t>4.1</w:t>
      </w:r>
      <w:r w:rsidR="00844206">
        <w:t>%) and hypereutrophic (</w:t>
      </w:r>
      <w:r w:rsidR="00D5109C">
        <w:t>11.4</w:t>
      </w:r>
      <w:r w:rsidR="00844206">
        <w:t xml:space="preserve">%). P-limited lakes showed a significant decrease in </w:t>
      </w:r>
      <w:r w:rsidR="00336A2F">
        <w:t>mesotrophic</w:t>
      </w:r>
      <w:r w:rsidR="00844206">
        <w:t xml:space="preserve"> lakes (-</w:t>
      </w:r>
      <w:r w:rsidR="00D5109C">
        <w:t>7.8</w:t>
      </w:r>
      <w:r w:rsidR="00844206">
        <w:t xml:space="preserve">%) and </w:t>
      </w:r>
      <w:r w:rsidR="008D734E">
        <w:t>a significant increase in eutrophic lakes (</w:t>
      </w:r>
      <w:r w:rsidR="00D5109C">
        <w:t>8.5</w:t>
      </w:r>
      <w:r w:rsidR="008D734E">
        <w:t xml:space="preserve">%) with </w:t>
      </w:r>
      <w:r w:rsidR="00336A2F">
        <w:t>marginal</w:t>
      </w:r>
      <w:r w:rsidR="008D734E">
        <w:t xml:space="preserve"> changes in mesotrophic or hypereutrophic status lakes</w:t>
      </w:r>
      <w:r w:rsidR="0087176F">
        <w:t>.</w:t>
      </w:r>
      <w:r w:rsidR="004F07E5">
        <w:t xml:space="preserve"> The standard error of resampled lakes was greater and significantly different from all surveyed lakes (p &lt; 0.01)</w:t>
      </w:r>
      <w:r w:rsidR="00CE3A0A">
        <w:t>.</w:t>
      </w:r>
    </w:p>
    <w:p w14:paraId="34BDAFB8" w14:textId="3A12C1F6" w:rsidR="00CE3A0A" w:rsidRDefault="00CE3A0A" w:rsidP="00A27B73">
      <w:r>
        <w:rPr>
          <w:noProof/>
        </w:rPr>
        <w:drawing>
          <wp:inline distT="0" distB="0" distL="0" distR="0" wp14:anchorId="624A052C" wp14:editId="6E6517D7">
            <wp:extent cx="5943600" cy="4114799"/>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bookmarkEnd w:id="1"/>
    <w:p w14:paraId="6F19B3B5" w14:textId="3C5A805D" w:rsidR="00735EBD" w:rsidRDefault="00735EBD" w:rsidP="00735EBD">
      <w:pPr>
        <w:pStyle w:val="Heading1"/>
      </w:pPr>
      <w:r>
        <w:t>Discussion</w:t>
      </w:r>
    </w:p>
    <w:p w14:paraId="4462D999" w14:textId="5B4E2CFD" w:rsidR="00120F07" w:rsidRDefault="00A520EF" w:rsidP="0081323C">
      <w:r>
        <w:t xml:space="preserve">This study intended to </w:t>
      </w:r>
      <w:r w:rsidR="009B7169">
        <w:t>explore</w:t>
      </w:r>
      <w:r>
        <w:t xml:space="preserve"> questions of nutrient limitation and water quality in </w:t>
      </w:r>
      <w:r w:rsidR="00A52440">
        <w:t xml:space="preserve">U.S. </w:t>
      </w:r>
      <w:r>
        <w:t xml:space="preserve">lakes and through that to support efforts related to nutrient management strategies. </w:t>
      </w:r>
      <w:r w:rsidR="00137DAB">
        <w:t xml:space="preserve">The pattern of TN more strongly controlling eutrophication in the Western U.S. compared to TP in the Eastern U.S. </w:t>
      </w:r>
      <w:r w:rsidR="00FA2C9F">
        <w:t xml:space="preserve">supports the </w:t>
      </w:r>
      <w:r w:rsidR="00FA2C9F">
        <w:lastRenderedPageBreak/>
        <w:t>idea</w:t>
      </w:r>
      <w:r w:rsidR="00137DAB">
        <w:t xml:space="preserve"> that regional scale processes can influence nutrient composition in lakes</w:t>
      </w:r>
      <w:r w:rsidR="00336A2F">
        <w:t xml:space="preserve"> (Figures 1,2)</w:t>
      </w:r>
      <w:r w:rsidR="00137DAB">
        <w:t>. Potential explanations for this pattern</w:t>
      </w:r>
      <w:r w:rsidR="00120F07">
        <w:t xml:space="preserve"> includ</w:t>
      </w:r>
      <w:r w:rsidR="00137DAB">
        <w:t>e</w:t>
      </w:r>
      <w:r w:rsidR="004F07E5">
        <w:t xml:space="preserve"> nutrient input dynamics, like</w:t>
      </w:r>
      <w:r w:rsidR="00120F07">
        <w:t xml:space="preserve"> N-deposition</w:t>
      </w:r>
      <w:r w:rsidR="005E2B2E">
        <w:t xml:space="preserve"> sensitivity</w:t>
      </w:r>
      <w:r w:rsidR="00120F07">
        <w:t xml:space="preserve"> </w:t>
      </w:r>
      <w:r w:rsidR="00B66DB4">
        <w:fldChar w:fldCharType="begin"/>
      </w:r>
      <w:r w:rsidR="005E2B2E">
        <w:instrText xml:space="preserve"> ADDIN ZOTERO_ITEM CSL_CITATION {"citationID":"0GSdMLEw","properties":{"formattedCitation":"(Burpee et al., 2022)","plainCitation":"(Burpee et al., 2022)","noteIndex":0},"citationItems":[{"id":3865,"uris":["http://zotero.org/users/7424350/items/UN8PB4HW"],"itemData":{"id":3865,"type":"article-journal","container-title":"Water Research","DOI":"10.1016/j.watres.2021.117883","ISSN":"00431354","journalAbbreviation":"Water Research","language":"en","page":"117883","source":"DOI.org (Crossref)","title":"Identifying factors that affect mountain lake sensitivity to atmospheric nitrogen deposition across multiple scales","volume":"209","author":[{"family":"Burpee","given":"Benjamin T."},{"family":"Saros","given":"Jasmine E."},{"family":"Nanus","given":"Leora"},{"family":"Baron","given":"Jill"},{"family":"Brahney","given":"Janice"},{"family":"Christianson","given":"Kyle R."},{"family":"Ganz","given":"Taylor"},{"family":"Heard","given":"Andi"},{"family":"Hundey","given":"Beth"},{"family":"Koinig","given":"Karin A."},{"family":"Kopáček","given":"Jiří"},{"family":"Moser","given":"Katrina"},{"family":"Nydick","given":"Koren"},{"family":"Oleksy","given":"Isabella"},{"family":"Sadro","given":"Steven"},{"family":"Sommaruga","given":"Ruben"},{"family":"Vinebrooke","given":"Rolf"},{"family":"Williams","given":"Jason"}],"issued":{"date-parts":[["2022",2]]}}}],"schema":"https://github.com/citation-style-language/schema/raw/master/csl-citation.json"} </w:instrText>
      </w:r>
      <w:r w:rsidR="00B66DB4">
        <w:fldChar w:fldCharType="separate"/>
      </w:r>
      <w:r w:rsidR="005E2B2E" w:rsidRPr="005E2B2E">
        <w:rPr>
          <w:rFonts w:ascii="Calibri" w:hAnsi="Calibri" w:cs="Calibri"/>
        </w:rPr>
        <w:t>(Burpee et al., 2022)</w:t>
      </w:r>
      <w:r w:rsidR="00B66DB4">
        <w:fldChar w:fldCharType="end"/>
      </w:r>
      <w:r w:rsidR="004F07E5">
        <w:t>,</w:t>
      </w:r>
      <w:r w:rsidR="00B66DB4">
        <w:t xml:space="preserve"> </w:t>
      </w:r>
      <w:r w:rsidR="00120F07">
        <w:t xml:space="preserve">and </w:t>
      </w:r>
      <w:r w:rsidR="005E2B2E">
        <w:t xml:space="preserve">surrounding </w:t>
      </w:r>
      <w:r w:rsidR="00120F07">
        <w:t xml:space="preserve">vegetation characteristics </w:t>
      </w:r>
      <w:r w:rsidR="00120F07">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rsidR="00120F07">
        <w:fldChar w:fldCharType="separate"/>
      </w:r>
      <w:r w:rsidR="00B66DB4" w:rsidRPr="00336A2F">
        <w:rPr>
          <w:rFonts w:ascii="Calibri" w:hAnsi="Calibri" w:cs="Calibri"/>
          <w:szCs w:val="24"/>
        </w:rPr>
        <w:t>(Kopáček et al., 2000)</w:t>
      </w:r>
      <w:r w:rsidR="00120F07">
        <w:fldChar w:fldCharType="end"/>
      </w:r>
      <w:r w:rsidR="00120F07">
        <w:t>.</w:t>
      </w:r>
      <w:r w:rsidR="00336A2F">
        <w:t xml:space="preserve"> </w:t>
      </w:r>
      <w:r w:rsidR="0018252A">
        <w:t xml:space="preserve">The ecoregions of the </w:t>
      </w:r>
      <w:r w:rsidR="005E2B2E">
        <w:t>E</w:t>
      </w:r>
      <w:r w:rsidR="0018252A">
        <w:t xml:space="preserve">astern </w:t>
      </w:r>
      <w:r w:rsidR="00A52440">
        <w:t xml:space="preserve">U.S. </w:t>
      </w:r>
      <w:r w:rsidR="0018252A">
        <w:t xml:space="preserve">are generally characterized by greater forest and agricultural land cover, whereas the Western </w:t>
      </w:r>
      <w:r w:rsidR="00A52440">
        <w:t xml:space="preserve">U.S. </w:t>
      </w:r>
      <w:r w:rsidR="0018252A">
        <w:t xml:space="preserve">is characterized by greater grasslands and </w:t>
      </w:r>
      <w:r w:rsidR="0081323C">
        <w:t>pastureland</w:t>
      </w:r>
      <w:r w:rsidR="0018252A">
        <w:t xml:space="preserve"> cov</w:t>
      </w:r>
      <w:r w:rsidR="0081323C">
        <w:t>er</w:t>
      </w:r>
      <w:r w:rsidR="0018252A">
        <w:t>.</w:t>
      </w:r>
      <w:r w:rsidR="00336A2F">
        <w:t xml:space="preserve"> </w:t>
      </w:r>
      <w:r w:rsidR="00137DAB">
        <w:t>Moreover,</w:t>
      </w:r>
      <w:r w:rsidR="0018252A">
        <w:t xml:space="preserve"> N-deposition has demonstrated its potential detrimental impacts on Western ecosystems </w:t>
      </w:r>
      <w:r w:rsidR="0018252A">
        <w:fldChar w:fldCharType="begin"/>
      </w:r>
      <w:r w:rsidR="0018252A">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18252A">
        <w:fldChar w:fldCharType="separate"/>
      </w:r>
      <w:r w:rsidR="0018252A" w:rsidRPr="00336A2F">
        <w:rPr>
          <w:rFonts w:ascii="Calibri" w:hAnsi="Calibri" w:cs="Calibri"/>
        </w:rPr>
        <w:t>(Fenn et al., 2003)</w:t>
      </w:r>
      <w:r w:rsidR="0018252A">
        <w:fldChar w:fldCharType="end"/>
      </w:r>
      <w:r w:rsidR="0018252A">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sidRPr="00336A2F">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336A2F">
        <w:rPr>
          <w:rFonts w:ascii="Calibri" w:hAnsi="Calibri" w:cs="Calibri"/>
        </w:rPr>
        <w:t>(Sabo et al., 2021)</w:t>
      </w:r>
      <w:r w:rsidR="00120F07">
        <w:fldChar w:fldCharType="end"/>
      </w:r>
      <w:r w:rsidR="00120F07">
        <w:t>.</w:t>
      </w:r>
      <w:r w:rsidR="0081323C">
        <w:t xml:space="preserve"> </w:t>
      </w:r>
      <w:r w:rsidR="00120F07">
        <w:t xml:space="preserve">Understanding these </w:t>
      </w:r>
      <w:r w:rsidR="0081323C">
        <w:t>differences can inform region-specific management strategies to mitigate the impacts of eutrophication</w:t>
      </w:r>
      <w:r w:rsidR="00120F07">
        <w:t xml:space="preserve">. </w:t>
      </w:r>
    </w:p>
    <w:p w14:paraId="4538EFD3" w14:textId="33FA462F" w:rsidR="00B30B79" w:rsidRDefault="00137DAB" w:rsidP="00137DAB">
      <w:r>
        <w:t>The overall shifts toward co-nutrient limitation across the U.S.</w:t>
      </w:r>
      <w:r w:rsidR="002910C3">
        <w:t xml:space="preserve"> </w:t>
      </w:r>
      <w:r w:rsidR="00B30B79">
        <w:t xml:space="preserve">and away from single nutrient limitation suggests the critical importance of both N and P when assessing water quality in U.S. lakes </w:t>
      </w:r>
      <w:r w:rsidR="002910C3">
        <w:t xml:space="preserve">(Figures </w:t>
      </w:r>
      <w:r w:rsidR="00B30B79">
        <w:t>5</w:t>
      </w:r>
      <w:r w:rsidR="002910C3">
        <w:t>)</w:t>
      </w:r>
      <w:r w:rsidR="00B30B79">
        <w:t xml:space="preserve">. </w:t>
      </w:r>
      <w:r w:rsidR="002E4790">
        <w:t xml:space="preserve">Co-limitation can occur </w:t>
      </w:r>
      <w:r w:rsidR="007254A5">
        <w:t xml:space="preserve">when either both nutrients are at low concentrations, or when adding N, P, or both </w:t>
      </w:r>
      <w:r w:rsidR="00F54197">
        <w:t xml:space="preserve">causes </w:t>
      </w:r>
      <w:r w:rsidR="007254A5">
        <w:t xml:space="preserve">an increase productivity, either among various organisms or by stoichiometrically balancing resources to allow for greater nutrient assimilation by organisms </w:t>
      </w:r>
      <w:r w:rsidR="007254A5">
        <w:fldChar w:fldCharType="begin"/>
      </w:r>
      <w:r w:rsidR="007254A5">
        <w:instrText xml:space="preserve"> ADDIN ZOTERO_ITEM CSL_CITATION {"citationID":"sThScGTU","properties":{"formattedCitation":"(Arrigo, 2005)","plainCitation":"(Arrigo, 2005)","noteIndex":0},"citationItems":[{"id":3788,"uris":["http://zotero.org/users/7424350/items/RSV84L7J"],"itemData":{"id":3788,"type":"article-journal","abstract":"The way that nutrients cycle through atmospheric, terrestrial, oceanic and associated biotic reservoirs can constrain rates of biological production and help structure ecosystems on land and in the sea. On a global scale, cycling of nutrients also affects the concentration of atmospheric carbon dioxide. Because of their capacity for rapid growth, marine microorganisms are a major component of global nutrient cycles. Understanding what controls their distributions and their diverse suite of nutrient transformations is a major challenge facing contemporary biological oceanographers. What is emerging is an appreciation of the previously unknown degree of complexity within the marine microbial community.","container-title":"Nature","DOI":"10.1038/nature04159","ISSN":"1476-4687","issue":"7057","language":"en","license":"2005 Nature Publishing Group","note":"number: 7057\npublisher: Nature Publishing Group","page":"349-355","source":"www.nature.com","title":"Marine microorganisms and global nutrient cycles","volume":"437","author":[{"family":"Arrigo","given":"Kevin R."}],"issued":{"date-parts":[["2005",9]]}}}],"schema":"https://github.com/citation-style-language/schema/raw/master/csl-citation.json"} </w:instrText>
      </w:r>
      <w:r w:rsidR="007254A5">
        <w:fldChar w:fldCharType="separate"/>
      </w:r>
      <w:r w:rsidR="007254A5" w:rsidRPr="007254A5">
        <w:rPr>
          <w:rFonts w:ascii="Calibri" w:hAnsi="Calibri" w:cs="Calibri"/>
        </w:rPr>
        <w:t>(Arrigo, 2005)</w:t>
      </w:r>
      <w:r w:rsidR="007254A5">
        <w:fldChar w:fldCharType="end"/>
      </w:r>
      <w:r w:rsidR="007254A5">
        <w:t xml:space="preserve">. Likely, </w:t>
      </w:r>
      <w:r w:rsidR="00F54197">
        <w:t>both</w:t>
      </w:r>
      <w:r w:rsidR="007254A5">
        <w:t xml:space="preserve"> scenarios are occurring across U.S. lakes. </w:t>
      </w:r>
      <w:r w:rsidR="00F54197">
        <w:t xml:space="preserve">When nutrient concentrations are high in co-limited lakes, it indicates the </w:t>
      </w:r>
      <w:r>
        <w:t xml:space="preserve">extent of nutrient excess plaguing our freshwaters </w:t>
      </w:r>
      <w:r>
        <w:fldChar w:fldCharType="begin"/>
      </w:r>
      <w:r>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fldChar w:fldCharType="separate"/>
      </w:r>
      <w:r w:rsidRPr="006C399B">
        <w:rPr>
          <w:rFonts w:ascii="Calibri" w:hAnsi="Calibri" w:cs="Calibri"/>
        </w:rPr>
        <w:t>(Dodds et al., 2008, 2011)</w:t>
      </w:r>
      <w:r>
        <w:fldChar w:fldCharType="end"/>
      </w:r>
      <w:r>
        <w:t xml:space="preserve"> and the potential for these lakes to </w:t>
      </w:r>
      <w:r w:rsidR="002910C3">
        <w:t>vacillate</w:t>
      </w:r>
      <w:r>
        <w:t xml:space="preserve"> between limitation statuses.</w:t>
      </w:r>
      <w:r w:rsidR="00B30B79">
        <w:t xml:space="preserve"> </w:t>
      </w:r>
      <w:r w:rsidR="00053217">
        <w:t xml:space="preserve">The shift away from hypereutrophic lakes toward mesotrophic lakes among co-nutrient limited lakes suggests that many of these lakes may be either improving condition or in a state of flux as mesotrophic systems are in a complex state of neither excess nor lack of nutrients.  </w:t>
      </w:r>
    </w:p>
    <w:p w14:paraId="69B2CF52" w14:textId="2572648B" w:rsidR="009B7169" w:rsidRDefault="00047F6D" w:rsidP="00137DAB">
      <w:r>
        <w:t xml:space="preserve">Knowing where these shifts are </w:t>
      </w:r>
      <w:r w:rsidR="002910C3">
        <w:t>occurring,</w:t>
      </w:r>
      <w:r>
        <w:t xml:space="preserve"> and the magnitude can help to prioritize areas in need of management. For example, </w:t>
      </w:r>
      <w:r w:rsidR="00646F76">
        <w:t>the Upper Midwest</w:t>
      </w:r>
      <w:r w:rsidR="00333A33">
        <w:t>, an area notorious for high nutrient loading,</w:t>
      </w:r>
      <w:r w:rsidR="00646F76">
        <w:t xml:space="preserve"> may be in part driving the shift toward co-nutrient limitation</w:t>
      </w:r>
      <w:r w:rsidR="00D04C26">
        <w:t xml:space="preserve"> and warrants further exploration into the nutrient balance in these lakes</w:t>
      </w:r>
      <w:r w:rsidR="00646F76">
        <w:t xml:space="preserve"> (Figure 5).</w:t>
      </w:r>
      <w:r w:rsidR="00053217">
        <w:t xml:space="preserve"> While</w:t>
      </w:r>
      <w:r w:rsidR="00D04C26">
        <w:t xml:space="preserve"> N-limitation generally decreased in the US,</w:t>
      </w:r>
      <w:r w:rsidR="00053217">
        <w:t xml:space="preserve"> the</w:t>
      </w:r>
      <w:r>
        <w:t xml:space="preserve"> Southern Plains experienced an over </w:t>
      </w:r>
      <w:r w:rsidR="00D04C26">
        <w:t>3</w:t>
      </w:r>
      <w:r>
        <w:t xml:space="preserve">0% increase in N-limited lakes across all surveyed lakes (Figure </w:t>
      </w:r>
      <w:r w:rsidR="00D04C26">
        <w:t>5</w:t>
      </w:r>
      <w:r>
        <w:t xml:space="preserve">), and N-limited lakes were especially susceptible to </w:t>
      </w:r>
      <w:proofErr w:type="spellStart"/>
      <w:r>
        <w:t>hypereutrophication</w:t>
      </w:r>
      <w:proofErr w:type="spellEnd"/>
      <w:r>
        <w:t xml:space="preserve"> (Figure 7). </w:t>
      </w:r>
      <w:r w:rsidR="002910C3">
        <w:t xml:space="preserve">Lakes that were N-limited demonstrated shifts among the most extreme trophic states with decreasing </w:t>
      </w:r>
      <w:proofErr w:type="spellStart"/>
      <w:r w:rsidR="002910C3">
        <w:t>oligotrophication</w:t>
      </w:r>
      <w:proofErr w:type="spellEnd"/>
      <w:r w:rsidR="002910C3">
        <w:t xml:space="preserve"> and increasing </w:t>
      </w:r>
      <w:proofErr w:type="spellStart"/>
      <w:r w:rsidR="002910C3">
        <w:t>hypereutrophication</w:t>
      </w:r>
      <w:proofErr w:type="spellEnd"/>
      <w:r w:rsidR="002910C3">
        <w:t xml:space="preserve"> </w:t>
      </w:r>
      <w:r w:rsidR="006D3642">
        <w:t>compared to P-limitation, where mesotrophic lakes decreased, and eutrophic lakes increased in all surveyed lakes</w:t>
      </w:r>
      <w:r w:rsidR="009B7169">
        <w:t xml:space="preserve"> (Figure 7)</w:t>
      </w:r>
      <w:r w:rsidR="006D3642">
        <w:t>.</w:t>
      </w:r>
      <w:r w:rsidR="009B7169">
        <w:t xml:space="preserve"> </w:t>
      </w:r>
      <w:r w:rsidR="006D3642">
        <w:t>This suggests</w:t>
      </w:r>
      <w:r w:rsidR="009B7169">
        <w:t xml:space="preserve"> the focus on </w:t>
      </w:r>
      <w:r w:rsidR="006D3642">
        <w:t xml:space="preserve">a </w:t>
      </w:r>
      <w:r w:rsidR="009B7169">
        <w:t xml:space="preserve">single nutrient may be </w:t>
      </w:r>
      <w:r w:rsidR="006D3642">
        <w:t>counterproductive</w:t>
      </w:r>
      <w:r w:rsidR="009B7169">
        <w:t xml:space="preserve"> when the goal is eutrophication management. </w:t>
      </w:r>
    </w:p>
    <w:p w14:paraId="535C69F8" w14:textId="79749331" w:rsidR="00137DAB" w:rsidRDefault="00137DAB" w:rsidP="00137DAB">
      <w:r>
        <w:t xml:space="preserve">Assessments from the lakes resampled in multiple NLA surveys led to different </w:t>
      </w:r>
      <w:r w:rsidR="008E5D28">
        <w:t>and sometimes</w:t>
      </w:r>
      <w:r>
        <w:t xml:space="preserve"> contradictory results than assessments of all surveyed lakes (see dotted vs</w:t>
      </w:r>
      <w:r w:rsidR="008E5D28">
        <w:t>.</w:t>
      </w:r>
      <w:r>
        <w:t xml:space="preserve"> solid lines in Figures 5,7). </w:t>
      </w:r>
      <w:r w:rsidR="008E5D28">
        <w:t xml:space="preserve">Although there was error around the shift estimates for both subsets of the data, the larger error in the resampled lakes suggests that estimating shifts in all surveyed lakes may provide more relevant information. Overall, using different subsets of the NLA surveys can influence results and any management inferences and care should be taken when applying conclusions to smaller management plans. </w:t>
      </w:r>
      <w:r>
        <w:t>There is a remaining question of which method more accurately describes</w:t>
      </w:r>
      <w:r w:rsidR="008E5D28">
        <w:t xml:space="preserve"> the</w:t>
      </w:r>
      <w:r>
        <w:t xml:space="preserve"> broad scale reality, and more research is needed</w:t>
      </w:r>
      <w:r w:rsidR="00333A33">
        <w:t xml:space="preserve"> to examine this </w:t>
      </w:r>
      <w:r w:rsidR="008E5D28">
        <w:t>inquiry</w:t>
      </w:r>
      <w:r w:rsidR="00333A33">
        <w:t xml:space="preserve"> further</w:t>
      </w:r>
      <w:r>
        <w:t>.</w:t>
      </w:r>
      <w:r w:rsidR="00333A33">
        <w:t xml:space="preserve">  </w:t>
      </w:r>
      <w:r>
        <w:t xml:space="preserve"> </w:t>
      </w:r>
    </w:p>
    <w:p w14:paraId="607192A0" w14:textId="5C21DC75" w:rsidR="009B7169" w:rsidRDefault="009B7169" w:rsidP="009B7169">
      <w:r>
        <w:t xml:space="preserve">Understanding nutrient limitation impact </w:t>
      </w:r>
      <w:r w:rsidR="00AF4109">
        <w:t xml:space="preserve">and trophic state shifts in U.S. lakes </w:t>
      </w:r>
      <w:r>
        <w:t>can serve as a starting point for determining strategies toward improved water quality</w:t>
      </w:r>
      <w:r w:rsidR="00AF4109">
        <w:t>. The NLA data, which provide a comprehensive survey of U.S. lakes demonstrated the need for</w:t>
      </w:r>
      <w:r>
        <w:t xml:space="preserve"> a balanced</w:t>
      </w:r>
      <w:r w:rsidR="00AF4109">
        <w:t xml:space="preserve"> nutrient remediation</w:t>
      </w:r>
      <w:r>
        <w:t xml:space="preserve"> approach. Balancing nutrient stoichiometry may be one way to remediate eutrophic lakes, while also controlling the input of excess nutrients </w:t>
      </w:r>
      <w:r>
        <w:fldChar w:fldCharType="begin"/>
      </w:r>
      <w:r>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9B7169">
        <w:rPr>
          <w:rFonts w:ascii="Calibri" w:hAnsi="Calibri" w:cs="Calibri"/>
        </w:rPr>
        <w:t>(Stutter et al., 2018)</w:t>
      </w:r>
      <w:r>
        <w:fldChar w:fldCharType="end"/>
      </w:r>
      <w:r>
        <w:t>.</w:t>
      </w:r>
      <w:r w:rsidR="00AF4109">
        <w:t xml:space="preserve"> For example, reductions in P pollution has </w:t>
      </w:r>
      <w:r w:rsidR="00AF4109">
        <w:lastRenderedPageBreak/>
        <w:t xml:space="preserve">led to the accumulation of N in large lakes across the world </w:t>
      </w:r>
      <w:r w:rsidR="00AF4109">
        <w:fldChar w:fldCharType="begin"/>
      </w:r>
      <w:r w:rsidR="00AF4109">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F4109">
        <w:fldChar w:fldCharType="separate"/>
      </w:r>
      <w:r w:rsidR="00AF4109" w:rsidRPr="009B7169">
        <w:rPr>
          <w:rFonts w:ascii="Calibri" w:hAnsi="Calibri" w:cs="Calibri"/>
        </w:rPr>
        <w:t>(Finlay et al., 2013)</w:t>
      </w:r>
      <w:r w:rsidR="00AF4109">
        <w:fldChar w:fldCharType="end"/>
      </w:r>
      <w:r w:rsidR="00AF4109">
        <w:t xml:space="preserve">. </w:t>
      </w:r>
      <w:r w:rsidR="00FA2C9F">
        <w:t xml:space="preserve">Managing </w:t>
      </w:r>
      <w:r>
        <w:t xml:space="preserve">only N or P can lead to unintended ecological consequences caused by availability of the other nutrient </w:t>
      </w:r>
      <w:r>
        <w:fldChar w:fldCharType="begin"/>
      </w:r>
      <w:r w:rsidR="00FA2C9F">
        <w:instrText xml:space="preserve"> ADDIN ZOTERO_ITEM CSL_CITATION {"citationID":"NRSahdad","properties":{"formattedCitation":"(Glibert, 2017; Paerl et al., 2016)","plainCitation":"(Glibert, 2017; Paerl et al., 2016)","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id":3864,"uris":["http://zotero.org/users/7424350/items/DP7B6E4R"],"itemData":{"id":3864,"type":"article-journal","container-title":"Environmental Science &amp; Technology","DOI":"10.1021/acs.est.6b02575","ISSN":"0013-936X, 1520-5851","issue":"20","journalAbbreviation":"Environ. Sci. Technol.","language":"en","page":"10805-10813","source":"DOI.org (Crossref)","title":"It Takes Two to Tango: When and Where Dual Nutrient (N &amp; P) Reductions Are Needed to Protect Lakes and Downstream Ecosystems","title-short":"It Takes Two to Tango","volume":"50","author":[{"family":"Paerl","given":"Hans W."},{"family":"Scott","given":"J. Thad"},{"family":"McCarthy","given":"Mark J."},{"family":"Newell","given":"Silvia E."},{"family":"Gardner","given":"Wayne S."},{"family":"Havens","given":"Karl E."},{"family":"Hoffman","given":"Daniel K."},{"family":"Wilhelm","given":"Steven W."},{"family":"Wurtsbaugh","given":"Wayne A."}],"issued":{"date-parts":[["2016",10,18]]}}}],"schema":"https://github.com/citation-style-language/schema/raw/master/csl-citation.json"} </w:instrText>
      </w:r>
      <w:r>
        <w:fldChar w:fldCharType="separate"/>
      </w:r>
      <w:r w:rsidR="00FA2C9F" w:rsidRPr="00FA2C9F">
        <w:rPr>
          <w:rFonts w:ascii="Calibri" w:hAnsi="Calibri" w:cs="Calibri"/>
        </w:rPr>
        <w:t>(Glibert, 2017; Paerl et al., 2016)</w:t>
      </w:r>
      <w:r>
        <w:fldChar w:fldCharType="end"/>
      </w:r>
      <w:r>
        <w:t>.</w:t>
      </w:r>
      <w:r w:rsidR="006D3642">
        <w:t xml:space="preserve"> Co-nutrient limitation illustrates a need for balanced nutrient management. For example, in the Upper Midwest in 2017, 77.4% of lakes were co-nutrient limited and </w:t>
      </w:r>
      <w:r w:rsidR="000F6A0F">
        <w:t>77.7% of lakes were in the potential flux category of mesotrophic and eutrophic.</w:t>
      </w:r>
      <w:r>
        <w:t xml:space="preserve"> </w:t>
      </w:r>
      <w:r w:rsidR="006D3642">
        <w:t>Furthermore, c</w:t>
      </w:r>
      <w:r>
        <w:t>hanging climate and other human-induced stressors will likely exacerbate eutrophication and the need for management</w:t>
      </w:r>
      <w:r w:rsidR="006D3642">
        <w:t xml:space="preserve"> and a</w:t>
      </w:r>
      <w:r>
        <w:t xml:space="preserve">ssuming a single nutrient is limiting can </w:t>
      </w:r>
      <w:r w:rsidR="00AF4109">
        <w:t xml:space="preserve">result in the </w:t>
      </w:r>
      <w:r>
        <w:t xml:space="preserve">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7169">
        <w:rPr>
          <w:rFonts w:ascii="Calibri" w:hAnsi="Calibri" w:cs="Calibri"/>
        </w:rPr>
        <w:t>(Wurtsbaugh et al., 2019)</w:t>
      </w:r>
      <w:r>
        <w:fldChar w:fldCharType="end"/>
      </w:r>
      <w:r>
        <w:t xml:space="preserve">. 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9B7169">
        <w:rPr>
          <w:rFonts w:ascii="Calibri" w:hAnsi="Calibri" w:cs="Calibri"/>
        </w:rPr>
        <w:t>(Conley et al., 2009)</w:t>
      </w:r>
      <w:r>
        <w:fldChar w:fldCharType="end"/>
      </w:r>
      <w:r>
        <w:t>.</w:t>
      </w:r>
    </w:p>
    <w:p w14:paraId="2E161A89" w14:textId="29183BA0" w:rsidR="00AF4109" w:rsidRDefault="00D24AC0" w:rsidP="009B7169">
      <w:r>
        <w:t xml:space="preserve">Through this broad scale analysis, we observed that N and P together can be consequential for water quality of lakes across the U.S. and that sole nutrient management focus may be a more reactive effort than proactive. We should note that in this study, we are assuming limitation for whole lake ecosystems and using total and dissolved nutrient pools rather than understanding specifics about the real species communities and their nutrient requirements. </w:t>
      </w:r>
      <w:r w:rsidRPr="00D24AC0">
        <w:t>We acknowledge that limitation and trophic stat</w:t>
      </w:r>
      <w:r>
        <w:t>e</w:t>
      </w:r>
      <w:r w:rsidRPr="00D24AC0">
        <w:t xml:space="preserve"> likely depend on a lot of criteria, and here we are using the readily available nutrient and chlorophyll-a concentrations as proxy measurements. </w:t>
      </w:r>
      <w:r>
        <w:t xml:space="preserve">Rather than relying on experimental data, which requires extensive time and money, we hope this may serve as a method to estimate limitation and water quality using the resources available. Nutrient limitation varies through space and time and suggests that lakes are shifting toward co-nutrient limitation or may swing back and forth between N- and P-limitation. Future research should identify the drivers behind the magnitudes of these shifts in both limitation and trophic state categories and whether management interventions can prevent a widespread transition toward eutrophication. </w:t>
      </w:r>
    </w:p>
    <w:p w14:paraId="531E776D" w14:textId="77777777" w:rsidR="009B7169" w:rsidRDefault="009B7169" w:rsidP="00D24AC0"/>
    <w:p w14:paraId="56E4D4EA" w14:textId="77777777" w:rsidR="009B7169" w:rsidRDefault="009B7169" w:rsidP="009B7169">
      <w:pPr>
        <w:pStyle w:val="ListParagraph"/>
        <w:ind w:left="1440"/>
      </w:pPr>
    </w:p>
    <w:p w14:paraId="6FCA5DA1" w14:textId="77777777" w:rsidR="009B7169" w:rsidRDefault="009B7169" w:rsidP="009B7169">
      <w:pPr>
        <w:pStyle w:val="ListParagraph"/>
        <w:ind w:left="1440"/>
      </w:pPr>
    </w:p>
    <w:p w14:paraId="25997DD5" w14:textId="0C7D0C34" w:rsidR="006C399B" w:rsidRDefault="006C399B" w:rsidP="00AE6848"/>
    <w:p w14:paraId="3449E6BB" w14:textId="1225647C" w:rsidR="006C399B" w:rsidRDefault="006C399B" w:rsidP="00AE6848"/>
    <w:p w14:paraId="5B169EC5" w14:textId="77777777" w:rsidR="006C399B" w:rsidRDefault="006C399B" w:rsidP="006C399B"/>
    <w:p w14:paraId="0C84CB0D" w14:textId="77777777" w:rsidR="006C399B" w:rsidRDefault="006C399B" w:rsidP="00AF4109"/>
    <w:p w14:paraId="6FFEFDC1" w14:textId="77777777" w:rsidR="006C399B" w:rsidRDefault="006C399B" w:rsidP="006C399B">
      <w:pPr>
        <w:pStyle w:val="ListParagraph"/>
        <w:ind w:left="2160"/>
      </w:pPr>
    </w:p>
    <w:p w14:paraId="76F38D20" w14:textId="77777777" w:rsidR="006C399B" w:rsidRDefault="006C399B" w:rsidP="006C399B"/>
    <w:p w14:paraId="2DEC624F" w14:textId="77777777" w:rsidR="00573C09" w:rsidRDefault="00573C09" w:rsidP="001968F8">
      <w:pPr>
        <w:sectPr w:rsidR="00573C09" w:rsidSect="00CE3A0A">
          <w:pgSz w:w="12240" w:h="15840"/>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6F29AE0F" w14:textId="77777777" w:rsidR="007254A5" w:rsidRPr="007254A5" w:rsidRDefault="00573C09" w:rsidP="007254A5">
      <w:pPr>
        <w:pStyle w:val="Bibliography"/>
        <w:rPr>
          <w:rFonts w:ascii="Calibri" w:hAnsi="Calibri" w:cs="Calibri"/>
        </w:rPr>
      </w:pPr>
      <w:r>
        <w:fldChar w:fldCharType="begin"/>
      </w:r>
      <w:r w:rsidR="00C53890">
        <w:instrText xml:space="preserve"> ADDIN ZOTERO_BIBL {"uncited":[],"omitted":[],"custom":[]} CSL_BIBLIOGRAPHY </w:instrText>
      </w:r>
      <w:r>
        <w:fldChar w:fldCharType="separate"/>
      </w:r>
      <w:r w:rsidR="007254A5" w:rsidRPr="007254A5">
        <w:rPr>
          <w:rFonts w:ascii="Calibri" w:hAnsi="Calibri" w:cs="Calibri"/>
        </w:rPr>
        <w:t xml:space="preserve">Arrigo, K. R. (2005). Marine microorganisms and global nutrient cycles. </w:t>
      </w:r>
      <w:r w:rsidR="007254A5" w:rsidRPr="007254A5">
        <w:rPr>
          <w:rFonts w:ascii="Calibri" w:hAnsi="Calibri" w:cs="Calibri"/>
          <w:i/>
          <w:iCs/>
        </w:rPr>
        <w:t>Nature</w:t>
      </w:r>
      <w:r w:rsidR="007254A5" w:rsidRPr="007254A5">
        <w:rPr>
          <w:rFonts w:ascii="Calibri" w:hAnsi="Calibri" w:cs="Calibri"/>
        </w:rPr>
        <w:t xml:space="preserve">, </w:t>
      </w:r>
      <w:r w:rsidR="007254A5" w:rsidRPr="007254A5">
        <w:rPr>
          <w:rFonts w:ascii="Calibri" w:hAnsi="Calibri" w:cs="Calibri"/>
          <w:i/>
          <w:iCs/>
        </w:rPr>
        <w:t>437</w:t>
      </w:r>
      <w:r w:rsidR="007254A5" w:rsidRPr="007254A5">
        <w:rPr>
          <w:rFonts w:ascii="Calibri" w:hAnsi="Calibri" w:cs="Calibri"/>
        </w:rPr>
        <w:t>(7057), 349–355. https://doi.org/10.1038/nature04159</w:t>
      </w:r>
    </w:p>
    <w:p w14:paraId="2D077162" w14:textId="77777777" w:rsidR="007254A5" w:rsidRPr="007254A5" w:rsidRDefault="007254A5" w:rsidP="007254A5">
      <w:pPr>
        <w:pStyle w:val="Bibliography"/>
        <w:rPr>
          <w:rFonts w:ascii="Calibri" w:hAnsi="Calibri" w:cs="Calibri"/>
        </w:rPr>
      </w:pPr>
      <w:r w:rsidRPr="007254A5">
        <w:rPr>
          <w:rFonts w:ascii="Calibri" w:hAnsi="Calibri" w:cs="Calibri"/>
        </w:rPr>
        <w:t xml:space="preserve">Bergström, A. K. (2010). The use of TN:TP and DIN:TP ratios as indicators for phytoplankton nutrient limitation in oligotrophic lakes affected by N deposition. </w:t>
      </w:r>
      <w:r w:rsidRPr="007254A5">
        <w:rPr>
          <w:rFonts w:ascii="Calibri" w:hAnsi="Calibri" w:cs="Calibri"/>
          <w:i/>
          <w:iCs/>
        </w:rPr>
        <w:t>Aquatic Sciences</w:t>
      </w:r>
      <w:r w:rsidRPr="007254A5">
        <w:rPr>
          <w:rFonts w:ascii="Calibri" w:hAnsi="Calibri" w:cs="Calibri"/>
        </w:rPr>
        <w:t xml:space="preserve">, </w:t>
      </w:r>
      <w:r w:rsidRPr="007254A5">
        <w:rPr>
          <w:rFonts w:ascii="Calibri" w:hAnsi="Calibri" w:cs="Calibri"/>
          <w:i/>
          <w:iCs/>
        </w:rPr>
        <w:t>72</w:t>
      </w:r>
      <w:r w:rsidRPr="007254A5">
        <w:rPr>
          <w:rFonts w:ascii="Calibri" w:hAnsi="Calibri" w:cs="Calibri"/>
        </w:rPr>
        <w:t>(3), 277–281. https://doi.org/10.1007/S00027-010-0132-0/FIGURES/1</w:t>
      </w:r>
    </w:p>
    <w:p w14:paraId="119580DD" w14:textId="77777777" w:rsidR="007254A5" w:rsidRPr="007254A5" w:rsidRDefault="007254A5" w:rsidP="007254A5">
      <w:pPr>
        <w:pStyle w:val="Bibliography"/>
        <w:rPr>
          <w:rFonts w:ascii="Calibri" w:hAnsi="Calibri" w:cs="Calibri"/>
        </w:rPr>
      </w:pPr>
      <w:r w:rsidRPr="007254A5">
        <w:rPr>
          <w:rFonts w:ascii="Calibri" w:hAnsi="Calibri" w:cs="Calibri"/>
        </w:rPr>
        <w:t xml:space="preserve">Bergström, A. K., &amp; Jansson, M. (2006). Atmospheric nitrogen deposition has caused nitrogen enrichment and eutrophication of lakes in the northern hemisphere. </w:t>
      </w:r>
      <w:r w:rsidRPr="007254A5">
        <w:rPr>
          <w:rFonts w:ascii="Calibri" w:hAnsi="Calibri" w:cs="Calibri"/>
          <w:i/>
          <w:iCs/>
        </w:rPr>
        <w:t>Global Change Biology</w:t>
      </w:r>
      <w:r w:rsidRPr="007254A5">
        <w:rPr>
          <w:rFonts w:ascii="Calibri" w:hAnsi="Calibri" w:cs="Calibri"/>
        </w:rPr>
        <w:t xml:space="preserve">, </w:t>
      </w:r>
      <w:r w:rsidRPr="007254A5">
        <w:rPr>
          <w:rFonts w:ascii="Calibri" w:hAnsi="Calibri" w:cs="Calibri"/>
          <w:i/>
          <w:iCs/>
        </w:rPr>
        <w:t>12</w:t>
      </w:r>
      <w:r w:rsidRPr="007254A5">
        <w:rPr>
          <w:rFonts w:ascii="Calibri" w:hAnsi="Calibri" w:cs="Calibri"/>
        </w:rPr>
        <w:t>(4), 635–643. https://doi.org/10.1111/j.1365-2486.2006.01129.x</w:t>
      </w:r>
    </w:p>
    <w:p w14:paraId="2F7D63F8" w14:textId="77777777" w:rsidR="007254A5" w:rsidRPr="007254A5" w:rsidRDefault="007254A5" w:rsidP="007254A5">
      <w:pPr>
        <w:pStyle w:val="Bibliography"/>
        <w:rPr>
          <w:rFonts w:ascii="Calibri" w:hAnsi="Calibri" w:cs="Calibri"/>
        </w:rPr>
      </w:pPr>
      <w:r w:rsidRPr="007254A5">
        <w:rPr>
          <w:rFonts w:ascii="Calibri" w:hAnsi="Calibri" w:cs="Calibri"/>
        </w:rPr>
        <w:t xml:space="preserve">Burpee, B. T., Saros, J. E., Nanus, L., Baron, J., Brahney, J., Christianson, K. R., Ganz, T., Heard, A., Hundey, B., Koinig, K. A., Kopáček, J., Moser, K., Nydick, K., Oleksy, I., Sadro, S., Sommaruga, R., Vinebrooke, R., &amp; Williams, J. (2022). Identifying factors that affect mountain lake sensitivity to atmospheric nitrogen deposition across multiple scales. </w:t>
      </w:r>
      <w:r w:rsidRPr="007254A5">
        <w:rPr>
          <w:rFonts w:ascii="Calibri" w:hAnsi="Calibri" w:cs="Calibri"/>
          <w:i/>
          <w:iCs/>
        </w:rPr>
        <w:t>Water Research</w:t>
      </w:r>
      <w:r w:rsidRPr="007254A5">
        <w:rPr>
          <w:rFonts w:ascii="Calibri" w:hAnsi="Calibri" w:cs="Calibri"/>
        </w:rPr>
        <w:t xml:space="preserve">, </w:t>
      </w:r>
      <w:r w:rsidRPr="007254A5">
        <w:rPr>
          <w:rFonts w:ascii="Calibri" w:hAnsi="Calibri" w:cs="Calibri"/>
          <w:i/>
          <w:iCs/>
        </w:rPr>
        <w:t>209</w:t>
      </w:r>
      <w:r w:rsidRPr="007254A5">
        <w:rPr>
          <w:rFonts w:ascii="Calibri" w:hAnsi="Calibri" w:cs="Calibri"/>
        </w:rPr>
        <w:t>, 117883. https://doi.org/10.1016/j.watres.2021.117883</w:t>
      </w:r>
    </w:p>
    <w:p w14:paraId="7870F815" w14:textId="77777777" w:rsidR="007254A5" w:rsidRPr="007254A5" w:rsidRDefault="007254A5" w:rsidP="007254A5">
      <w:pPr>
        <w:pStyle w:val="Bibliography"/>
        <w:rPr>
          <w:rFonts w:ascii="Calibri" w:hAnsi="Calibri" w:cs="Calibri"/>
        </w:rPr>
      </w:pPr>
      <w:r w:rsidRPr="007254A5">
        <w:rPr>
          <w:rFonts w:ascii="Calibri" w:hAnsi="Calibri" w:cs="Calibri"/>
        </w:rPr>
        <w:t xml:space="preserve">Camargo, J. A., &amp; Alonso, Á. (2006). Ecological and toxicological effects of inorganic nitrogen pollution in aquatic ecosystems: A global assessment. </w:t>
      </w:r>
      <w:r w:rsidRPr="007254A5">
        <w:rPr>
          <w:rFonts w:ascii="Calibri" w:hAnsi="Calibri" w:cs="Calibri"/>
          <w:i/>
          <w:iCs/>
        </w:rPr>
        <w:t>Environment International</w:t>
      </w:r>
      <w:r w:rsidRPr="007254A5">
        <w:rPr>
          <w:rFonts w:ascii="Calibri" w:hAnsi="Calibri" w:cs="Calibri"/>
        </w:rPr>
        <w:t xml:space="preserve">, </w:t>
      </w:r>
      <w:r w:rsidRPr="007254A5">
        <w:rPr>
          <w:rFonts w:ascii="Calibri" w:hAnsi="Calibri" w:cs="Calibri"/>
          <w:i/>
          <w:iCs/>
        </w:rPr>
        <w:t>32</w:t>
      </w:r>
      <w:r w:rsidRPr="007254A5">
        <w:rPr>
          <w:rFonts w:ascii="Calibri" w:hAnsi="Calibri" w:cs="Calibri"/>
        </w:rPr>
        <w:t>(6), 831–849. https://doi.org/10.1016/J.ENVINT.2006.05.002</w:t>
      </w:r>
    </w:p>
    <w:p w14:paraId="20EA396A" w14:textId="77777777" w:rsidR="007254A5" w:rsidRPr="007254A5" w:rsidRDefault="007254A5" w:rsidP="007254A5">
      <w:pPr>
        <w:pStyle w:val="Bibliography"/>
        <w:rPr>
          <w:rFonts w:ascii="Calibri" w:hAnsi="Calibri" w:cs="Calibri"/>
        </w:rPr>
      </w:pPr>
      <w:r w:rsidRPr="007254A5">
        <w:rPr>
          <w:rFonts w:ascii="Calibri" w:hAnsi="Calibri" w:cs="Calibri"/>
        </w:rPr>
        <w:t xml:space="preserve">Conley, D. J., Paerl, H. W., Howarth, R. W., Boesch, D. F., Seitzinger, S. P., Havens, K. E., Lancelot, C., &amp; Likens, G. E. (2009). Controlling Eutrophication: Nitrogen and Phosphoru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23</w:t>
      </w:r>
      <w:r w:rsidRPr="007254A5">
        <w:rPr>
          <w:rFonts w:ascii="Calibri" w:hAnsi="Calibri" w:cs="Calibri"/>
        </w:rPr>
        <w:t>(5917), 1014–1015. https://doi.org/10.1126/science.1167755</w:t>
      </w:r>
    </w:p>
    <w:p w14:paraId="54A94DAE" w14:textId="77777777" w:rsidR="007254A5" w:rsidRPr="007254A5" w:rsidRDefault="007254A5" w:rsidP="007254A5">
      <w:pPr>
        <w:pStyle w:val="Bibliography"/>
        <w:rPr>
          <w:rFonts w:ascii="Calibri" w:hAnsi="Calibri" w:cs="Calibri"/>
        </w:rPr>
      </w:pPr>
      <w:r w:rsidRPr="007254A5">
        <w:rPr>
          <w:rFonts w:ascii="Calibri" w:hAnsi="Calibri" w:cs="Calibri"/>
        </w:rPr>
        <w:t xml:space="preserve">Correll, D. (1999). Phosphorus: A rate limiting nutrient in surface waters. </w:t>
      </w:r>
      <w:r w:rsidRPr="007254A5">
        <w:rPr>
          <w:rFonts w:ascii="Calibri" w:hAnsi="Calibri" w:cs="Calibri"/>
          <w:i/>
          <w:iCs/>
        </w:rPr>
        <w:t>Poultry Science</w:t>
      </w:r>
      <w:r w:rsidRPr="007254A5">
        <w:rPr>
          <w:rFonts w:ascii="Calibri" w:hAnsi="Calibri" w:cs="Calibri"/>
        </w:rPr>
        <w:t xml:space="preserve">, </w:t>
      </w:r>
      <w:r w:rsidRPr="007254A5">
        <w:rPr>
          <w:rFonts w:ascii="Calibri" w:hAnsi="Calibri" w:cs="Calibri"/>
          <w:i/>
          <w:iCs/>
        </w:rPr>
        <w:t>78</w:t>
      </w:r>
      <w:r w:rsidRPr="007254A5">
        <w:rPr>
          <w:rFonts w:ascii="Calibri" w:hAnsi="Calibri" w:cs="Calibri"/>
        </w:rPr>
        <w:t>(5), 674–682. https://doi.org/10.1093/ps/78.5.674</w:t>
      </w:r>
    </w:p>
    <w:p w14:paraId="7E15F28F" w14:textId="77777777" w:rsidR="007254A5" w:rsidRPr="007254A5" w:rsidRDefault="007254A5" w:rsidP="007254A5">
      <w:pPr>
        <w:pStyle w:val="Bibliography"/>
        <w:rPr>
          <w:rFonts w:ascii="Calibri" w:hAnsi="Calibri" w:cs="Calibri"/>
        </w:rPr>
      </w:pPr>
      <w:r w:rsidRPr="007254A5">
        <w:rPr>
          <w:rFonts w:ascii="Calibri" w:hAnsi="Calibri" w:cs="Calibri"/>
        </w:rPr>
        <w:t xml:space="preserve">Dodds, W. K., Bouska, W. W., Eitzmann, J. L., Pilger, T. J., Pitts, K. L., Riley, A. J., Schloesser, J. T., &amp; Thornbrugh, D. J. (2008). Eutrophication of U.S. Freshwaters: Analysis of Potential Economic Damages. </w:t>
      </w:r>
      <w:r w:rsidRPr="007254A5">
        <w:rPr>
          <w:rFonts w:ascii="Calibri" w:hAnsi="Calibri" w:cs="Calibri"/>
          <w:i/>
          <w:iCs/>
        </w:rPr>
        <w:t>Environmental Science and Technology</w:t>
      </w:r>
      <w:r w:rsidRPr="007254A5">
        <w:rPr>
          <w:rFonts w:ascii="Calibri" w:hAnsi="Calibri" w:cs="Calibri"/>
        </w:rPr>
        <w:t xml:space="preserve">, </w:t>
      </w:r>
      <w:r w:rsidRPr="007254A5">
        <w:rPr>
          <w:rFonts w:ascii="Calibri" w:hAnsi="Calibri" w:cs="Calibri"/>
          <w:i/>
          <w:iCs/>
        </w:rPr>
        <w:t>43</w:t>
      </w:r>
      <w:r w:rsidRPr="007254A5">
        <w:rPr>
          <w:rFonts w:ascii="Calibri" w:hAnsi="Calibri" w:cs="Calibri"/>
        </w:rPr>
        <w:t>(1), 12–19. https://doi.org/10.1021/ES801217Q</w:t>
      </w:r>
    </w:p>
    <w:p w14:paraId="2B075CCC" w14:textId="77777777" w:rsidR="007254A5" w:rsidRPr="007254A5" w:rsidRDefault="007254A5" w:rsidP="007254A5">
      <w:pPr>
        <w:pStyle w:val="Bibliography"/>
        <w:rPr>
          <w:rFonts w:ascii="Calibri" w:hAnsi="Calibri" w:cs="Calibri"/>
        </w:rPr>
      </w:pPr>
      <w:r w:rsidRPr="007254A5">
        <w:rPr>
          <w:rFonts w:ascii="Calibri" w:hAnsi="Calibri" w:cs="Calibri"/>
        </w:rPr>
        <w:t xml:space="preserve">Dodds, W. K., Smith, V. H., &amp; Lohman, K. (2011). Nitrogen and phosphorus relationships to benthic algal biomass in temperate streams. </w:t>
      </w:r>
      <w:r w:rsidRPr="007254A5">
        <w:rPr>
          <w:rFonts w:ascii="Calibri" w:hAnsi="Calibri" w:cs="Calibri"/>
          <w:i/>
          <w:iCs/>
        </w:rPr>
        <w:t>Https://Doi.Org/10.1139/F02-063</w:t>
      </w:r>
      <w:r w:rsidRPr="007254A5">
        <w:rPr>
          <w:rFonts w:ascii="Calibri" w:hAnsi="Calibri" w:cs="Calibri"/>
        </w:rPr>
        <w:t xml:space="preserve">, </w:t>
      </w:r>
      <w:r w:rsidRPr="007254A5">
        <w:rPr>
          <w:rFonts w:ascii="Calibri" w:hAnsi="Calibri" w:cs="Calibri"/>
          <w:i/>
          <w:iCs/>
        </w:rPr>
        <w:t>59</w:t>
      </w:r>
      <w:r w:rsidRPr="007254A5">
        <w:rPr>
          <w:rFonts w:ascii="Calibri" w:hAnsi="Calibri" w:cs="Calibri"/>
        </w:rPr>
        <w:t>(5), 865–874. https://doi.org/10.1139/F02-063</w:t>
      </w:r>
    </w:p>
    <w:p w14:paraId="547FD9E5" w14:textId="77777777" w:rsidR="007254A5" w:rsidRPr="007254A5" w:rsidRDefault="007254A5" w:rsidP="007254A5">
      <w:pPr>
        <w:pStyle w:val="Bibliography"/>
        <w:rPr>
          <w:rFonts w:ascii="Calibri" w:hAnsi="Calibri" w:cs="Calibri"/>
        </w:rPr>
      </w:pPr>
      <w:r w:rsidRPr="007254A5">
        <w:rPr>
          <w:rFonts w:ascii="Calibri" w:hAnsi="Calibri" w:cs="Calibri"/>
        </w:rPr>
        <w:t xml:space="preserve">Downing, J. A., &amp; McCauley, E. (1992). The nitrogen: Phosphorus relationship in lakes.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37</w:t>
      </w:r>
      <w:r w:rsidRPr="007254A5">
        <w:rPr>
          <w:rFonts w:ascii="Calibri" w:hAnsi="Calibri" w:cs="Calibri"/>
        </w:rPr>
        <w:t>(5), 936–945. https://doi.org/10.4319/LO.1992.37.5.0936</w:t>
      </w:r>
    </w:p>
    <w:p w14:paraId="47D71396" w14:textId="77777777" w:rsidR="007254A5" w:rsidRPr="007254A5" w:rsidRDefault="007254A5" w:rsidP="007254A5">
      <w:pPr>
        <w:pStyle w:val="Bibliography"/>
        <w:rPr>
          <w:rFonts w:ascii="Calibri" w:hAnsi="Calibri" w:cs="Calibri"/>
        </w:rPr>
      </w:pPr>
      <w:r w:rsidRPr="007254A5">
        <w:rPr>
          <w:rFonts w:ascii="Calibri" w:hAnsi="Calibri" w:cs="Calibri"/>
        </w:rPr>
        <w:t xml:space="preserve">Dumelle, M., Kincaid, T. M., Olsen, A. R., &amp; Weber, M. H. (2022). </w:t>
      </w:r>
      <w:r w:rsidRPr="007254A5">
        <w:rPr>
          <w:rFonts w:ascii="Calibri" w:hAnsi="Calibri" w:cs="Calibri"/>
          <w:i/>
          <w:iCs/>
        </w:rPr>
        <w:t>spsurvey: Spatial Sampling Design and Analysis</w:t>
      </w:r>
      <w:r w:rsidRPr="007254A5">
        <w:rPr>
          <w:rFonts w:ascii="Calibri" w:hAnsi="Calibri" w:cs="Calibri"/>
        </w:rPr>
        <w:t>.</w:t>
      </w:r>
    </w:p>
    <w:p w14:paraId="211742D4" w14:textId="77777777" w:rsidR="007254A5" w:rsidRPr="007254A5" w:rsidRDefault="007254A5" w:rsidP="007254A5">
      <w:pPr>
        <w:pStyle w:val="Bibliography"/>
        <w:rPr>
          <w:rFonts w:ascii="Calibri" w:hAnsi="Calibri" w:cs="Calibri"/>
        </w:rPr>
      </w:pPr>
      <w:r w:rsidRPr="007254A5">
        <w:rPr>
          <w:rFonts w:ascii="Calibri" w:hAnsi="Calibri" w:cs="Calibri"/>
        </w:rPr>
        <w:t xml:space="preserve">Elser, J. J., Marzolf, E. R., Goldrnan, C. R., Marnoif, E. R., &amp; Goldman, C. 8. (2011). Phosphorus and Nitrogen Limitation of Phytoplankton Growth in the Freshwaters of North America: A Review and Critique of Experimental Enrichments. </w:t>
      </w:r>
      <w:r w:rsidRPr="007254A5">
        <w:rPr>
          <w:rFonts w:ascii="Calibri" w:hAnsi="Calibri" w:cs="Calibri"/>
          <w:i/>
          <w:iCs/>
        </w:rPr>
        <w:t>Https://Doi.Org/10.1139/F90-165</w:t>
      </w:r>
      <w:r w:rsidRPr="007254A5">
        <w:rPr>
          <w:rFonts w:ascii="Calibri" w:hAnsi="Calibri" w:cs="Calibri"/>
        </w:rPr>
        <w:t xml:space="preserve">, </w:t>
      </w:r>
      <w:r w:rsidRPr="007254A5">
        <w:rPr>
          <w:rFonts w:ascii="Calibri" w:hAnsi="Calibri" w:cs="Calibri"/>
          <w:i/>
          <w:iCs/>
        </w:rPr>
        <w:t>47</w:t>
      </w:r>
      <w:r w:rsidRPr="007254A5">
        <w:rPr>
          <w:rFonts w:ascii="Calibri" w:hAnsi="Calibri" w:cs="Calibri"/>
        </w:rPr>
        <w:t>(7), 1468–1477. https://doi.org/10.1139/F90-165</w:t>
      </w:r>
    </w:p>
    <w:p w14:paraId="146B709F" w14:textId="77777777" w:rsidR="007254A5" w:rsidRPr="007254A5" w:rsidRDefault="007254A5" w:rsidP="007254A5">
      <w:pPr>
        <w:pStyle w:val="Bibliography"/>
        <w:rPr>
          <w:rFonts w:ascii="Calibri" w:hAnsi="Calibri" w:cs="Calibri"/>
        </w:rPr>
      </w:pPr>
      <w:r w:rsidRPr="007254A5">
        <w:rPr>
          <w:rFonts w:ascii="Calibri" w:hAnsi="Calibri" w:cs="Calibri"/>
        </w:rPr>
        <w:t xml:space="preserve">Fenn, M. E., Baron, J. S., Allen, E. B., Rueth, H. M., Nydick, K. R., Geiser, L., Bowman, W. D., Sickman, J. O., Meixner, T., Johnson, D. W., &amp; Neitlich, P. (2003). Ecological Effects of Nitrogen Deposition in the Western United States. </w:t>
      </w:r>
      <w:r w:rsidRPr="007254A5">
        <w:rPr>
          <w:rFonts w:ascii="Calibri" w:hAnsi="Calibri" w:cs="Calibri"/>
          <w:i/>
          <w:iCs/>
        </w:rPr>
        <w:t>BioScience</w:t>
      </w:r>
      <w:r w:rsidRPr="007254A5">
        <w:rPr>
          <w:rFonts w:ascii="Calibri" w:hAnsi="Calibri" w:cs="Calibri"/>
        </w:rPr>
        <w:t xml:space="preserve">, </w:t>
      </w:r>
      <w:r w:rsidRPr="007254A5">
        <w:rPr>
          <w:rFonts w:ascii="Calibri" w:hAnsi="Calibri" w:cs="Calibri"/>
          <w:i/>
          <w:iCs/>
        </w:rPr>
        <w:t>53</w:t>
      </w:r>
      <w:r w:rsidRPr="007254A5">
        <w:rPr>
          <w:rFonts w:ascii="Calibri" w:hAnsi="Calibri" w:cs="Calibri"/>
        </w:rPr>
        <w:t>(4), 404–420. https://doi.org/10.1641/0006-3568(2003)053[0404:EEONDI]2.0.CO;2</w:t>
      </w:r>
    </w:p>
    <w:p w14:paraId="78CC40AD" w14:textId="77777777" w:rsidR="007254A5" w:rsidRPr="007254A5" w:rsidRDefault="007254A5" w:rsidP="007254A5">
      <w:pPr>
        <w:pStyle w:val="Bibliography"/>
        <w:rPr>
          <w:rFonts w:ascii="Calibri" w:hAnsi="Calibri" w:cs="Calibri"/>
        </w:rPr>
      </w:pPr>
      <w:r w:rsidRPr="007254A5">
        <w:rPr>
          <w:rFonts w:ascii="Calibri" w:hAnsi="Calibri" w:cs="Calibri"/>
        </w:rPr>
        <w:t xml:space="preserve">Finlay, J. C., Small, G. E., &amp; Sterner, R. W. (2013). Human influences on nitrogen removal in lake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42</w:t>
      </w:r>
      <w:r w:rsidRPr="007254A5">
        <w:rPr>
          <w:rFonts w:ascii="Calibri" w:hAnsi="Calibri" w:cs="Calibri"/>
        </w:rPr>
        <w:t>(6155), 247–250. https://doi.org/10.1126/SCIENCE.1242575</w:t>
      </w:r>
    </w:p>
    <w:p w14:paraId="4EDA2089" w14:textId="77777777" w:rsidR="007254A5" w:rsidRPr="007254A5" w:rsidRDefault="007254A5" w:rsidP="007254A5">
      <w:pPr>
        <w:pStyle w:val="Bibliography"/>
        <w:rPr>
          <w:rFonts w:ascii="Calibri" w:hAnsi="Calibri" w:cs="Calibri"/>
        </w:rPr>
      </w:pPr>
      <w:r w:rsidRPr="007254A5">
        <w:rPr>
          <w:rFonts w:ascii="Calibri" w:hAnsi="Calibri" w:cs="Calibri"/>
        </w:rPr>
        <w:t xml:space="preserve">Glibert, P. M. (2017). Eutrophication, harmful algae and biodiversity—Challenging paradigms in a world of complex nutrient changes. </w:t>
      </w:r>
      <w:r w:rsidRPr="007254A5">
        <w:rPr>
          <w:rFonts w:ascii="Calibri" w:hAnsi="Calibri" w:cs="Calibri"/>
          <w:i/>
          <w:iCs/>
        </w:rPr>
        <w:t>Marine Pollution Bulletin</w:t>
      </w:r>
      <w:r w:rsidRPr="007254A5">
        <w:rPr>
          <w:rFonts w:ascii="Calibri" w:hAnsi="Calibri" w:cs="Calibri"/>
        </w:rPr>
        <w:t xml:space="preserve">, </w:t>
      </w:r>
      <w:r w:rsidRPr="007254A5">
        <w:rPr>
          <w:rFonts w:ascii="Calibri" w:hAnsi="Calibri" w:cs="Calibri"/>
          <w:i/>
          <w:iCs/>
        </w:rPr>
        <w:t>124</w:t>
      </w:r>
      <w:r w:rsidRPr="007254A5">
        <w:rPr>
          <w:rFonts w:ascii="Calibri" w:hAnsi="Calibri" w:cs="Calibri"/>
        </w:rPr>
        <w:t>(2), 591–606. https://doi.org/10.1016/j.marpolbul.2017.04.027</w:t>
      </w:r>
    </w:p>
    <w:p w14:paraId="211F12FE" w14:textId="77777777" w:rsidR="007254A5" w:rsidRPr="007254A5" w:rsidRDefault="007254A5" w:rsidP="007254A5">
      <w:pPr>
        <w:pStyle w:val="Bibliography"/>
        <w:rPr>
          <w:rFonts w:ascii="Calibri" w:hAnsi="Calibri" w:cs="Calibri"/>
        </w:rPr>
      </w:pPr>
      <w:r w:rsidRPr="007254A5">
        <w:rPr>
          <w:rFonts w:ascii="Calibri" w:hAnsi="Calibri" w:cs="Calibri"/>
        </w:rPr>
        <w:lastRenderedPageBreak/>
        <w:t xml:space="preserve">Guildford, S. J., &amp; Hecky, R. E. (2000). Total nitrogen, total phosphorus, and nutrient limitation in lakes and oceans: Is there a common relationship?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45</w:t>
      </w:r>
      <w:r w:rsidRPr="007254A5">
        <w:rPr>
          <w:rFonts w:ascii="Calibri" w:hAnsi="Calibri" w:cs="Calibri"/>
        </w:rPr>
        <w:t>(6), 1213–1223. https://doi.org/10.4319/lo.2000.45.6.1213</w:t>
      </w:r>
    </w:p>
    <w:p w14:paraId="40287157" w14:textId="77777777" w:rsidR="007254A5" w:rsidRPr="007254A5" w:rsidRDefault="007254A5" w:rsidP="007254A5">
      <w:pPr>
        <w:pStyle w:val="Bibliography"/>
        <w:rPr>
          <w:rFonts w:ascii="Calibri" w:hAnsi="Calibri" w:cs="Calibri"/>
        </w:rPr>
      </w:pPr>
      <w:r w:rsidRPr="007254A5">
        <w:rPr>
          <w:rFonts w:ascii="Calibri" w:hAnsi="Calibri" w:cs="Calibri"/>
        </w:rPr>
        <w:t xml:space="preserve">Havens, K. E. (1995). Secondary nitrogen limitation in a subtropical lake impacted by non-point source agricultural pollution. </w:t>
      </w:r>
      <w:r w:rsidRPr="007254A5">
        <w:rPr>
          <w:rFonts w:ascii="Calibri" w:hAnsi="Calibri" w:cs="Calibri"/>
          <w:i/>
          <w:iCs/>
        </w:rPr>
        <w:t>Environmental Pollution</w:t>
      </w:r>
      <w:r w:rsidRPr="007254A5">
        <w:rPr>
          <w:rFonts w:ascii="Calibri" w:hAnsi="Calibri" w:cs="Calibri"/>
        </w:rPr>
        <w:t xml:space="preserve">, </w:t>
      </w:r>
      <w:r w:rsidRPr="007254A5">
        <w:rPr>
          <w:rFonts w:ascii="Calibri" w:hAnsi="Calibri" w:cs="Calibri"/>
          <w:i/>
          <w:iCs/>
        </w:rPr>
        <w:t>89</w:t>
      </w:r>
      <w:r w:rsidRPr="007254A5">
        <w:rPr>
          <w:rFonts w:ascii="Calibri" w:hAnsi="Calibri" w:cs="Calibri"/>
        </w:rPr>
        <w:t>(3), 241–246. https://doi.org/10.1016/0269-7491(94)00076-P</w:t>
      </w:r>
    </w:p>
    <w:p w14:paraId="6A90F2FD" w14:textId="77777777" w:rsidR="007254A5" w:rsidRPr="007254A5" w:rsidRDefault="007254A5" w:rsidP="007254A5">
      <w:pPr>
        <w:pStyle w:val="Bibliography"/>
        <w:rPr>
          <w:rFonts w:ascii="Calibri" w:hAnsi="Calibri" w:cs="Calibri"/>
        </w:rPr>
      </w:pPr>
      <w:r w:rsidRPr="007254A5">
        <w:rPr>
          <w:rFonts w:ascii="Calibri" w:hAnsi="Calibri" w:cs="Calibri"/>
        </w:rPr>
        <w:t xml:space="preserve">Hellström, T. (1996). An empirical study of nitrogen dynamics in lakes. </w:t>
      </w:r>
      <w:r w:rsidRPr="007254A5">
        <w:rPr>
          <w:rFonts w:ascii="Calibri" w:hAnsi="Calibri" w:cs="Calibri"/>
          <w:i/>
          <w:iCs/>
        </w:rPr>
        <w:t>Water Environment Research</w:t>
      </w:r>
      <w:r w:rsidRPr="007254A5">
        <w:rPr>
          <w:rFonts w:ascii="Calibri" w:hAnsi="Calibri" w:cs="Calibri"/>
        </w:rPr>
        <w:t xml:space="preserve">, </w:t>
      </w:r>
      <w:r w:rsidRPr="007254A5">
        <w:rPr>
          <w:rFonts w:ascii="Calibri" w:hAnsi="Calibri" w:cs="Calibri"/>
          <w:i/>
          <w:iCs/>
        </w:rPr>
        <w:t>68</w:t>
      </w:r>
      <w:r w:rsidRPr="007254A5">
        <w:rPr>
          <w:rFonts w:ascii="Calibri" w:hAnsi="Calibri" w:cs="Calibri"/>
        </w:rPr>
        <w:t>(1), 55–65. https://doi.org/10.2175/106143096X127208</w:t>
      </w:r>
    </w:p>
    <w:p w14:paraId="55C6D2B0" w14:textId="77777777" w:rsidR="007254A5" w:rsidRPr="007254A5" w:rsidRDefault="007254A5" w:rsidP="007254A5">
      <w:pPr>
        <w:pStyle w:val="Bibliography"/>
        <w:rPr>
          <w:rFonts w:ascii="Calibri" w:hAnsi="Calibri" w:cs="Calibri"/>
        </w:rPr>
      </w:pPr>
      <w:r w:rsidRPr="007254A5">
        <w:rPr>
          <w:rFonts w:ascii="Calibri" w:hAnsi="Calibri" w:cs="Calibri"/>
        </w:rPr>
        <w:t xml:space="preserve">Hogan, E. J., McGowan, S., &amp; Anderson, N. J. (2014). Nutrient limitation of periphyton growth in arctic lakes in south-west Greenland. </w:t>
      </w:r>
      <w:r w:rsidRPr="007254A5">
        <w:rPr>
          <w:rFonts w:ascii="Calibri" w:hAnsi="Calibri" w:cs="Calibri"/>
          <w:i/>
          <w:iCs/>
        </w:rPr>
        <w:t>Polar Biology</w:t>
      </w:r>
      <w:r w:rsidRPr="007254A5">
        <w:rPr>
          <w:rFonts w:ascii="Calibri" w:hAnsi="Calibri" w:cs="Calibri"/>
        </w:rPr>
        <w:t xml:space="preserve">, </w:t>
      </w:r>
      <w:r w:rsidRPr="007254A5">
        <w:rPr>
          <w:rFonts w:ascii="Calibri" w:hAnsi="Calibri" w:cs="Calibri"/>
          <w:i/>
          <w:iCs/>
        </w:rPr>
        <w:t>37</w:t>
      </w:r>
      <w:r w:rsidRPr="007254A5">
        <w:rPr>
          <w:rFonts w:ascii="Calibri" w:hAnsi="Calibri" w:cs="Calibri"/>
        </w:rPr>
        <w:t>(9), 1331–1342. https://doi.org/10.1007/s00300-014-1524-8</w:t>
      </w:r>
    </w:p>
    <w:p w14:paraId="478D90AA" w14:textId="77777777" w:rsidR="007254A5" w:rsidRPr="007254A5" w:rsidRDefault="007254A5" w:rsidP="007254A5">
      <w:pPr>
        <w:pStyle w:val="Bibliography"/>
        <w:rPr>
          <w:rFonts w:ascii="Calibri" w:hAnsi="Calibri" w:cs="Calibri"/>
        </w:rPr>
      </w:pPr>
      <w:r w:rsidRPr="007254A5">
        <w:rPr>
          <w:rFonts w:ascii="Calibri" w:hAnsi="Calibri" w:cs="Calibri"/>
        </w:rPr>
        <w:t xml:space="preserve">Kopáček, J., Stuchlík, E., Straškrabová, V., &amp; Pšenáková, P. (2000). Factors governing nutrient status of mountain lakes in the Tatra Mountains. </w:t>
      </w:r>
      <w:r w:rsidRPr="007254A5">
        <w:rPr>
          <w:rFonts w:ascii="Calibri" w:hAnsi="Calibri" w:cs="Calibri"/>
          <w:i/>
          <w:iCs/>
        </w:rPr>
        <w:t>Freshwater Biology</w:t>
      </w:r>
      <w:r w:rsidRPr="007254A5">
        <w:rPr>
          <w:rFonts w:ascii="Calibri" w:hAnsi="Calibri" w:cs="Calibri"/>
        </w:rPr>
        <w:t xml:space="preserve">, </w:t>
      </w:r>
      <w:r w:rsidRPr="007254A5">
        <w:rPr>
          <w:rFonts w:ascii="Calibri" w:hAnsi="Calibri" w:cs="Calibri"/>
          <w:i/>
          <w:iCs/>
        </w:rPr>
        <w:t>43</w:t>
      </w:r>
      <w:r w:rsidRPr="007254A5">
        <w:rPr>
          <w:rFonts w:ascii="Calibri" w:hAnsi="Calibri" w:cs="Calibri"/>
        </w:rPr>
        <w:t>(3), 369–383. https://doi.org/10.1046/J.1365-2427.2000.00569.X</w:t>
      </w:r>
    </w:p>
    <w:p w14:paraId="1CF3A4B9" w14:textId="77777777" w:rsidR="007254A5" w:rsidRPr="007254A5" w:rsidRDefault="007254A5" w:rsidP="007254A5">
      <w:pPr>
        <w:pStyle w:val="Bibliography"/>
        <w:rPr>
          <w:rFonts w:ascii="Calibri" w:hAnsi="Calibri" w:cs="Calibri"/>
        </w:rPr>
      </w:pPr>
      <w:r w:rsidRPr="007254A5">
        <w:rPr>
          <w:rFonts w:ascii="Calibri" w:hAnsi="Calibri" w:cs="Calibri"/>
        </w:rPr>
        <w:t xml:space="preserve">Oleksy, I. A., Baron, J. S., Leavitt, P. R., &amp; Spaulding, S. A. (2020). Nutrients and warming interact to force mountain lakes into unprecedented ecological states. </w:t>
      </w:r>
      <w:r w:rsidRPr="007254A5">
        <w:rPr>
          <w:rFonts w:ascii="Calibri" w:hAnsi="Calibri" w:cs="Calibri"/>
          <w:i/>
          <w:iCs/>
        </w:rPr>
        <w:t>Proceedings of the Royal Society B</w:t>
      </w:r>
      <w:r w:rsidRPr="007254A5">
        <w:rPr>
          <w:rFonts w:ascii="Calibri" w:hAnsi="Calibri" w:cs="Calibri"/>
        </w:rPr>
        <w:t xml:space="preserve">, </w:t>
      </w:r>
      <w:r w:rsidRPr="007254A5">
        <w:rPr>
          <w:rFonts w:ascii="Calibri" w:hAnsi="Calibri" w:cs="Calibri"/>
          <w:i/>
          <w:iCs/>
        </w:rPr>
        <w:t>287</w:t>
      </w:r>
      <w:r w:rsidRPr="007254A5">
        <w:rPr>
          <w:rFonts w:ascii="Calibri" w:hAnsi="Calibri" w:cs="Calibri"/>
        </w:rPr>
        <w:t>(1930), 20200304–20200304. https://doi.org/10.1098/RSPB.2020.0304</w:t>
      </w:r>
    </w:p>
    <w:p w14:paraId="4A031450" w14:textId="77777777" w:rsidR="007254A5" w:rsidRPr="007254A5" w:rsidRDefault="007254A5" w:rsidP="007254A5">
      <w:pPr>
        <w:pStyle w:val="Bibliography"/>
        <w:rPr>
          <w:rFonts w:ascii="Calibri" w:hAnsi="Calibri" w:cs="Calibri"/>
        </w:rPr>
      </w:pPr>
      <w:r w:rsidRPr="007254A5">
        <w:rPr>
          <w:rFonts w:ascii="Calibri" w:hAnsi="Calibri" w:cs="Calibri"/>
        </w:rPr>
        <w:t xml:space="preserve">Omernik, J. M. (1987). Ecoregions of the Conterminous United States. </w:t>
      </w:r>
      <w:r w:rsidRPr="007254A5">
        <w:rPr>
          <w:rFonts w:ascii="Calibri" w:hAnsi="Calibri" w:cs="Calibri"/>
          <w:i/>
          <w:iCs/>
        </w:rPr>
        <w:t>Annals of the Association of American Geographers</w:t>
      </w:r>
      <w:r w:rsidRPr="007254A5">
        <w:rPr>
          <w:rFonts w:ascii="Calibri" w:hAnsi="Calibri" w:cs="Calibri"/>
        </w:rPr>
        <w:t xml:space="preserve">, </w:t>
      </w:r>
      <w:r w:rsidRPr="007254A5">
        <w:rPr>
          <w:rFonts w:ascii="Calibri" w:hAnsi="Calibri" w:cs="Calibri"/>
          <w:i/>
          <w:iCs/>
        </w:rPr>
        <w:t>77</w:t>
      </w:r>
      <w:r w:rsidRPr="007254A5">
        <w:rPr>
          <w:rFonts w:ascii="Calibri" w:hAnsi="Calibri" w:cs="Calibri"/>
        </w:rPr>
        <w:t>(1), 118–125. https://doi.org/10.1111/J.1467-8306.1987.TB00149.X</w:t>
      </w:r>
    </w:p>
    <w:p w14:paraId="732F295C" w14:textId="77777777" w:rsidR="007254A5" w:rsidRPr="007254A5" w:rsidRDefault="007254A5" w:rsidP="007254A5">
      <w:pPr>
        <w:pStyle w:val="Bibliography"/>
        <w:rPr>
          <w:rFonts w:ascii="Calibri" w:hAnsi="Calibri" w:cs="Calibri"/>
        </w:rPr>
      </w:pPr>
      <w:r w:rsidRPr="007254A5">
        <w:rPr>
          <w:rFonts w:ascii="Calibri" w:hAnsi="Calibri" w:cs="Calibri"/>
        </w:rPr>
        <w:t xml:space="preserve">Oviedo-Vargas, D., Royer, T. V., &amp; Johnson, L. T. (2013). Dissolved organic carbon manipulation reveals coupled cycling of carbon, nitrogen, and phosphorus in a nitrogen-rich stream.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58</w:t>
      </w:r>
      <w:r w:rsidRPr="007254A5">
        <w:rPr>
          <w:rFonts w:ascii="Calibri" w:hAnsi="Calibri" w:cs="Calibri"/>
        </w:rPr>
        <w:t>(4), 1196–1206. https://doi.org/10.4319/LO.2013.58.4.1196</w:t>
      </w:r>
    </w:p>
    <w:p w14:paraId="7352A8A1" w14:textId="77777777" w:rsidR="007254A5" w:rsidRPr="007254A5" w:rsidRDefault="007254A5" w:rsidP="007254A5">
      <w:pPr>
        <w:pStyle w:val="Bibliography"/>
        <w:rPr>
          <w:rFonts w:ascii="Calibri" w:hAnsi="Calibri" w:cs="Calibri"/>
        </w:rPr>
      </w:pPr>
      <w:r w:rsidRPr="007254A5">
        <w:rPr>
          <w:rFonts w:ascii="Calibri" w:hAnsi="Calibri" w:cs="Calibri"/>
        </w:rPr>
        <w:t xml:space="preserve">Paerl, H. W., Scott, J. T., McCarthy, M. J., Newell, S. E., Gardner, W. S., Havens, K. E., Hoffman, D. K., Wilhelm, S. W., &amp; Wurtsbaugh, W. A. (2016). It Takes Two to Tango: When and Where Dual Nutrient (N &amp; P) Reductions Are Needed to Protect Lakes and Downstream Ecosystems. </w:t>
      </w:r>
      <w:r w:rsidRPr="007254A5">
        <w:rPr>
          <w:rFonts w:ascii="Calibri" w:hAnsi="Calibri" w:cs="Calibri"/>
          <w:i/>
          <w:iCs/>
        </w:rPr>
        <w:t>Environmental Science &amp; Technology</w:t>
      </w:r>
      <w:r w:rsidRPr="007254A5">
        <w:rPr>
          <w:rFonts w:ascii="Calibri" w:hAnsi="Calibri" w:cs="Calibri"/>
        </w:rPr>
        <w:t xml:space="preserve">, </w:t>
      </w:r>
      <w:r w:rsidRPr="007254A5">
        <w:rPr>
          <w:rFonts w:ascii="Calibri" w:hAnsi="Calibri" w:cs="Calibri"/>
          <w:i/>
          <w:iCs/>
        </w:rPr>
        <w:t>50</w:t>
      </w:r>
      <w:r w:rsidRPr="007254A5">
        <w:rPr>
          <w:rFonts w:ascii="Calibri" w:hAnsi="Calibri" w:cs="Calibri"/>
        </w:rPr>
        <w:t>(20), 10805–10813. https://doi.org/10.1021/acs.est.6b02575</w:t>
      </w:r>
    </w:p>
    <w:p w14:paraId="451C0C38" w14:textId="77777777" w:rsidR="007254A5" w:rsidRPr="007254A5" w:rsidRDefault="007254A5" w:rsidP="007254A5">
      <w:pPr>
        <w:pStyle w:val="Bibliography"/>
        <w:rPr>
          <w:rFonts w:ascii="Calibri" w:hAnsi="Calibri" w:cs="Calibri"/>
        </w:rPr>
      </w:pPr>
      <w:r w:rsidRPr="007254A5">
        <w:rPr>
          <w:rFonts w:ascii="Calibri" w:hAnsi="Calibri" w:cs="Calibri"/>
        </w:rPr>
        <w:t xml:space="preserve">Pebesma, E. (2018). Simple Features for R: Standardized Support for Spatial Vector Data. </w:t>
      </w:r>
      <w:r w:rsidRPr="007254A5">
        <w:rPr>
          <w:rFonts w:ascii="Calibri" w:hAnsi="Calibri" w:cs="Calibri"/>
          <w:i/>
          <w:iCs/>
        </w:rPr>
        <w:t>The R Journal</w:t>
      </w:r>
      <w:r w:rsidRPr="007254A5">
        <w:rPr>
          <w:rFonts w:ascii="Calibri" w:hAnsi="Calibri" w:cs="Calibri"/>
        </w:rPr>
        <w:t xml:space="preserve">, </w:t>
      </w:r>
      <w:r w:rsidRPr="007254A5">
        <w:rPr>
          <w:rFonts w:ascii="Calibri" w:hAnsi="Calibri" w:cs="Calibri"/>
          <w:i/>
          <w:iCs/>
        </w:rPr>
        <w:t>10</w:t>
      </w:r>
      <w:r w:rsidRPr="007254A5">
        <w:rPr>
          <w:rFonts w:ascii="Calibri" w:hAnsi="Calibri" w:cs="Calibri"/>
        </w:rPr>
        <w:t>(1), 439–446. https://doi.org/10.32614/RJ-2018-009</w:t>
      </w:r>
    </w:p>
    <w:p w14:paraId="600D9131" w14:textId="77777777" w:rsidR="007254A5" w:rsidRPr="007254A5" w:rsidRDefault="007254A5" w:rsidP="007254A5">
      <w:pPr>
        <w:pStyle w:val="Bibliography"/>
        <w:rPr>
          <w:rFonts w:ascii="Calibri" w:hAnsi="Calibri" w:cs="Calibri"/>
        </w:rPr>
      </w:pPr>
      <w:r w:rsidRPr="007254A5">
        <w:rPr>
          <w:rFonts w:ascii="Calibri" w:hAnsi="Calibri" w:cs="Calibri"/>
        </w:rPr>
        <w:t xml:space="preserve">Ptacnik, R., Andersen, T., &amp; Tamminen, T. (2010). Performance of the Redfield Ratio and a Family of Nutrient Limitation Indicators as Thresholds for Phytoplankton N vs. P Limitation. </w:t>
      </w:r>
      <w:r w:rsidRPr="007254A5">
        <w:rPr>
          <w:rFonts w:ascii="Calibri" w:hAnsi="Calibri" w:cs="Calibri"/>
          <w:i/>
          <w:iCs/>
        </w:rPr>
        <w:t>Ecosystems</w:t>
      </w:r>
      <w:r w:rsidRPr="007254A5">
        <w:rPr>
          <w:rFonts w:ascii="Calibri" w:hAnsi="Calibri" w:cs="Calibri"/>
        </w:rPr>
        <w:t xml:space="preserve">, </w:t>
      </w:r>
      <w:r w:rsidRPr="007254A5">
        <w:rPr>
          <w:rFonts w:ascii="Calibri" w:hAnsi="Calibri" w:cs="Calibri"/>
          <w:i/>
          <w:iCs/>
        </w:rPr>
        <w:t>13</w:t>
      </w:r>
      <w:r w:rsidRPr="007254A5">
        <w:rPr>
          <w:rFonts w:ascii="Calibri" w:hAnsi="Calibri" w:cs="Calibri"/>
        </w:rPr>
        <w:t>(8), 1201–1214. https://doi.org/10.1007/S10021-010-9380-Z/FIGURES/5</w:t>
      </w:r>
    </w:p>
    <w:p w14:paraId="0387DE45" w14:textId="77777777" w:rsidR="007254A5" w:rsidRPr="007254A5" w:rsidRDefault="007254A5" w:rsidP="007254A5">
      <w:pPr>
        <w:pStyle w:val="Bibliography"/>
        <w:rPr>
          <w:rFonts w:ascii="Calibri" w:hAnsi="Calibri" w:cs="Calibri"/>
        </w:rPr>
      </w:pPr>
      <w:r w:rsidRPr="007254A5">
        <w:rPr>
          <w:rFonts w:ascii="Calibri" w:hAnsi="Calibri" w:cs="Calibri"/>
        </w:rPr>
        <w:t xml:space="preserve">R Core Team. (2022). </w:t>
      </w:r>
      <w:r w:rsidRPr="007254A5">
        <w:rPr>
          <w:rFonts w:ascii="Calibri" w:hAnsi="Calibri" w:cs="Calibri"/>
          <w:i/>
          <w:iCs/>
        </w:rPr>
        <w:t>R: A Language and Environment for Statistical Computing</w:t>
      </w:r>
      <w:r w:rsidRPr="007254A5">
        <w:rPr>
          <w:rFonts w:ascii="Calibri" w:hAnsi="Calibri" w:cs="Calibri"/>
        </w:rPr>
        <w:t>. https://www.R-project.org/</w:t>
      </w:r>
    </w:p>
    <w:p w14:paraId="0E66ABE6" w14:textId="77777777" w:rsidR="007254A5" w:rsidRPr="007254A5" w:rsidRDefault="007254A5" w:rsidP="007254A5">
      <w:pPr>
        <w:pStyle w:val="Bibliography"/>
        <w:rPr>
          <w:rFonts w:ascii="Calibri" w:hAnsi="Calibri" w:cs="Calibri"/>
        </w:rPr>
      </w:pPr>
      <w:r w:rsidRPr="007254A5">
        <w:rPr>
          <w:rFonts w:ascii="Calibri" w:hAnsi="Calibri" w:cs="Calibri"/>
        </w:rPr>
        <w:t xml:space="preserve">Redfield, A. C. (1958). THE BIOLOGICAL CONTROL OF CHEMICAL FACTORS IN THE ENVIRONMENT. </w:t>
      </w:r>
      <w:r w:rsidRPr="007254A5">
        <w:rPr>
          <w:rFonts w:ascii="Calibri" w:hAnsi="Calibri" w:cs="Calibri"/>
          <w:i/>
          <w:iCs/>
        </w:rPr>
        <w:t>American Scientist</w:t>
      </w:r>
      <w:r w:rsidRPr="007254A5">
        <w:rPr>
          <w:rFonts w:ascii="Calibri" w:hAnsi="Calibri" w:cs="Calibri"/>
        </w:rPr>
        <w:t xml:space="preserve">, </w:t>
      </w:r>
      <w:r w:rsidRPr="007254A5">
        <w:rPr>
          <w:rFonts w:ascii="Calibri" w:hAnsi="Calibri" w:cs="Calibri"/>
          <w:i/>
          <w:iCs/>
        </w:rPr>
        <w:t>46</w:t>
      </w:r>
      <w:r w:rsidRPr="007254A5">
        <w:rPr>
          <w:rFonts w:ascii="Calibri" w:hAnsi="Calibri" w:cs="Calibri"/>
        </w:rPr>
        <w:t>(3), 230A – 221.</w:t>
      </w:r>
    </w:p>
    <w:p w14:paraId="13DD5E30" w14:textId="77777777" w:rsidR="007254A5" w:rsidRPr="007254A5" w:rsidRDefault="007254A5" w:rsidP="007254A5">
      <w:pPr>
        <w:pStyle w:val="Bibliography"/>
        <w:rPr>
          <w:rFonts w:ascii="Calibri" w:hAnsi="Calibri" w:cs="Calibri"/>
        </w:rPr>
      </w:pPr>
      <w:r w:rsidRPr="007254A5">
        <w:rPr>
          <w:rFonts w:ascii="Calibri" w:hAnsi="Calibri" w:cs="Calibri"/>
        </w:rPr>
        <w:t xml:space="preserve">Redoglio, A., Radtke, K., &amp; Sperfeld, E. (2022). How nitrogen and phosphorus supply to nutrient-limited autotroph communities affects herbivore growth: Testing stoichiometric and co-limitation theory across trophic levels. </w:t>
      </w:r>
      <w:r w:rsidRPr="007254A5">
        <w:rPr>
          <w:rFonts w:ascii="Calibri" w:hAnsi="Calibri" w:cs="Calibri"/>
          <w:i/>
          <w:iCs/>
        </w:rPr>
        <w:t>Oikos</w:t>
      </w:r>
      <w:r w:rsidRPr="007254A5">
        <w:rPr>
          <w:rFonts w:ascii="Calibri" w:hAnsi="Calibri" w:cs="Calibri"/>
        </w:rPr>
        <w:t xml:space="preserve">, </w:t>
      </w:r>
      <w:r w:rsidRPr="007254A5">
        <w:rPr>
          <w:rFonts w:ascii="Calibri" w:hAnsi="Calibri" w:cs="Calibri"/>
          <w:i/>
          <w:iCs/>
        </w:rPr>
        <w:t>2022</w:t>
      </w:r>
      <w:r w:rsidRPr="007254A5">
        <w:rPr>
          <w:rFonts w:ascii="Calibri" w:hAnsi="Calibri" w:cs="Calibri"/>
        </w:rPr>
        <w:t>(9), e09052. https://doi.org/10.1111/oik.09052</w:t>
      </w:r>
    </w:p>
    <w:p w14:paraId="2E7323CA" w14:textId="77777777" w:rsidR="007254A5" w:rsidRPr="007254A5" w:rsidRDefault="007254A5" w:rsidP="007254A5">
      <w:pPr>
        <w:pStyle w:val="Bibliography"/>
        <w:rPr>
          <w:rFonts w:ascii="Calibri" w:hAnsi="Calibri" w:cs="Calibri"/>
        </w:rPr>
      </w:pPr>
      <w:r w:rsidRPr="007254A5">
        <w:rPr>
          <w:rFonts w:ascii="Calibri" w:hAnsi="Calibri" w:cs="Calibri"/>
        </w:rPr>
        <w:t xml:space="preserve">Reid, A. J., Carlson, A. K., Creed, I. F., Eliason, E. J., Gell, P. A., Johnson, P. T. J., Kidd, K. A., MacCormack, T. J., Olden, J. D., Ormerod, S. J., Smol, J. P., Taylor, W. W., Tockner, K., Vermaire, J. C., Dudgeon, D., &amp; Cooke, S. J. (2019). Emerging threats and persistent conservation challenges for freshwater biodiversity. </w:t>
      </w:r>
      <w:r w:rsidRPr="007254A5">
        <w:rPr>
          <w:rFonts w:ascii="Calibri" w:hAnsi="Calibri" w:cs="Calibri"/>
          <w:i/>
          <w:iCs/>
        </w:rPr>
        <w:t>Biological Reviews</w:t>
      </w:r>
      <w:r w:rsidRPr="007254A5">
        <w:rPr>
          <w:rFonts w:ascii="Calibri" w:hAnsi="Calibri" w:cs="Calibri"/>
        </w:rPr>
        <w:t xml:space="preserve">, </w:t>
      </w:r>
      <w:r w:rsidRPr="007254A5">
        <w:rPr>
          <w:rFonts w:ascii="Calibri" w:hAnsi="Calibri" w:cs="Calibri"/>
          <w:i/>
          <w:iCs/>
        </w:rPr>
        <w:t>94</w:t>
      </w:r>
      <w:r w:rsidRPr="007254A5">
        <w:rPr>
          <w:rFonts w:ascii="Calibri" w:hAnsi="Calibri" w:cs="Calibri"/>
        </w:rPr>
        <w:t>(3), 849–873. https://doi.org/10.1111/brv.12480</w:t>
      </w:r>
    </w:p>
    <w:p w14:paraId="1230D9BF" w14:textId="77777777" w:rsidR="007254A5" w:rsidRPr="007254A5" w:rsidRDefault="007254A5" w:rsidP="007254A5">
      <w:pPr>
        <w:pStyle w:val="Bibliography"/>
        <w:rPr>
          <w:rFonts w:ascii="Calibri" w:hAnsi="Calibri" w:cs="Calibri"/>
        </w:rPr>
      </w:pPr>
      <w:r w:rsidRPr="007254A5">
        <w:rPr>
          <w:rFonts w:ascii="Calibri" w:hAnsi="Calibri" w:cs="Calibri"/>
        </w:rPr>
        <w:t xml:space="preserve">Rhee, G. ‐Y, &amp; Gotham, I. J. (1980). OPTIMUM N:P RATIOS AND COEXISTENCE OF PLANKTONIC ALGAE1. </w:t>
      </w:r>
      <w:r w:rsidRPr="007254A5">
        <w:rPr>
          <w:rFonts w:ascii="Calibri" w:hAnsi="Calibri" w:cs="Calibri"/>
          <w:i/>
          <w:iCs/>
        </w:rPr>
        <w:t>Journal of Phycology</w:t>
      </w:r>
      <w:r w:rsidRPr="007254A5">
        <w:rPr>
          <w:rFonts w:ascii="Calibri" w:hAnsi="Calibri" w:cs="Calibri"/>
        </w:rPr>
        <w:t xml:space="preserve">, </w:t>
      </w:r>
      <w:r w:rsidRPr="007254A5">
        <w:rPr>
          <w:rFonts w:ascii="Calibri" w:hAnsi="Calibri" w:cs="Calibri"/>
          <w:i/>
          <w:iCs/>
        </w:rPr>
        <w:t>16</w:t>
      </w:r>
      <w:r w:rsidRPr="007254A5">
        <w:rPr>
          <w:rFonts w:ascii="Calibri" w:hAnsi="Calibri" w:cs="Calibri"/>
        </w:rPr>
        <w:t>(4), 486–489. https://doi.org/10.1111/J.1529-8817.1980.TB03065.X</w:t>
      </w:r>
    </w:p>
    <w:p w14:paraId="771E344C" w14:textId="77777777" w:rsidR="007254A5" w:rsidRPr="007254A5" w:rsidRDefault="007254A5" w:rsidP="007254A5">
      <w:pPr>
        <w:pStyle w:val="Bibliography"/>
        <w:rPr>
          <w:rFonts w:ascii="Calibri" w:hAnsi="Calibri" w:cs="Calibri"/>
        </w:rPr>
      </w:pPr>
      <w:r w:rsidRPr="007254A5">
        <w:rPr>
          <w:rFonts w:ascii="Calibri" w:hAnsi="Calibri" w:cs="Calibri"/>
        </w:rPr>
        <w:t xml:space="preserve">Sabo, R. D., Clark, C. M., Gibbs, D. A., Metson, G. S., Todd, M. J., LeDuc, S. D., Greiner, D., Fry, M. M., Polinsky, R., Yang, Q., Tian, H., &amp; Compton, J. E. (2021). Phosphorus Inventory for the </w:t>
      </w:r>
      <w:r w:rsidRPr="007254A5">
        <w:rPr>
          <w:rFonts w:ascii="Calibri" w:hAnsi="Calibri" w:cs="Calibri"/>
        </w:rPr>
        <w:lastRenderedPageBreak/>
        <w:t xml:space="preserve">Conterminous United States (2002–2012). </w:t>
      </w:r>
      <w:r w:rsidRPr="007254A5">
        <w:rPr>
          <w:rFonts w:ascii="Calibri" w:hAnsi="Calibri" w:cs="Calibri"/>
          <w:i/>
          <w:iCs/>
        </w:rPr>
        <w:t>Journal of Geophysical Research: Biogeosciences</w:t>
      </w:r>
      <w:r w:rsidRPr="007254A5">
        <w:rPr>
          <w:rFonts w:ascii="Calibri" w:hAnsi="Calibri" w:cs="Calibri"/>
        </w:rPr>
        <w:t xml:space="preserve">, </w:t>
      </w:r>
      <w:r w:rsidRPr="007254A5">
        <w:rPr>
          <w:rFonts w:ascii="Calibri" w:hAnsi="Calibri" w:cs="Calibri"/>
          <w:i/>
          <w:iCs/>
        </w:rPr>
        <w:t>126</w:t>
      </w:r>
      <w:r w:rsidRPr="007254A5">
        <w:rPr>
          <w:rFonts w:ascii="Calibri" w:hAnsi="Calibri" w:cs="Calibri"/>
        </w:rPr>
        <w:t>(4), e2020JG005684. https://doi.org/10.1029/2020JG005684</w:t>
      </w:r>
    </w:p>
    <w:p w14:paraId="5CC9457D" w14:textId="77777777" w:rsidR="007254A5" w:rsidRPr="007254A5" w:rsidRDefault="007254A5" w:rsidP="007254A5">
      <w:pPr>
        <w:pStyle w:val="Bibliography"/>
        <w:rPr>
          <w:rFonts w:ascii="Calibri" w:hAnsi="Calibri" w:cs="Calibri"/>
        </w:rPr>
      </w:pPr>
      <w:r w:rsidRPr="007254A5">
        <w:rPr>
          <w:rFonts w:ascii="Calibri" w:hAnsi="Calibri" w:cs="Calibri"/>
        </w:rPr>
        <w:t xml:space="preserve">Sinha, E., Michalak, A. M., &amp; Balaji, V. (2017). Eutrophication will increase during the 21st century as a result of precipitation change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57</w:t>
      </w:r>
      <w:r w:rsidRPr="007254A5">
        <w:rPr>
          <w:rFonts w:ascii="Calibri" w:hAnsi="Calibri" w:cs="Calibri"/>
        </w:rPr>
        <w:t>(6349), 405–408. https://doi.org/10.1126/science.aan2409</w:t>
      </w:r>
    </w:p>
    <w:p w14:paraId="307BAC3F" w14:textId="77777777" w:rsidR="007254A5" w:rsidRPr="007254A5" w:rsidRDefault="007254A5" w:rsidP="007254A5">
      <w:pPr>
        <w:pStyle w:val="Bibliography"/>
        <w:rPr>
          <w:rFonts w:ascii="Calibri" w:hAnsi="Calibri" w:cs="Calibri"/>
        </w:rPr>
      </w:pPr>
      <w:r w:rsidRPr="007254A5">
        <w:rPr>
          <w:rFonts w:ascii="Calibri" w:hAnsi="Calibri" w:cs="Calibri"/>
        </w:rPr>
        <w:t xml:space="preserve">Smith, V. H., &amp; Schindler, D. W. (2009). Eutrophication science: Where do we go from here? </w:t>
      </w:r>
      <w:r w:rsidRPr="007254A5">
        <w:rPr>
          <w:rFonts w:ascii="Calibri" w:hAnsi="Calibri" w:cs="Calibri"/>
          <w:i/>
          <w:iCs/>
        </w:rPr>
        <w:t>Trends in Ecology &amp; Evolution</w:t>
      </w:r>
      <w:r w:rsidRPr="007254A5">
        <w:rPr>
          <w:rFonts w:ascii="Calibri" w:hAnsi="Calibri" w:cs="Calibri"/>
        </w:rPr>
        <w:t xml:space="preserve">, </w:t>
      </w:r>
      <w:r w:rsidRPr="007254A5">
        <w:rPr>
          <w:rFonts w:ascii="Calibri" w:hAnsi="Calibri" w:cs="Calibri"/>
          <w:i/>
          <w:iCs/>
        </w:rPr>
        <w:t>24</w:t>
      </w:r>
      <w:r w:rsidRPr="007254A5">
        <w:rPr>
          <w:rFonts w:ascii="Calibri" w:hAnsi="Calibri" w:cs="Calibri"/>
        </w:rPr>
        <w:t>(4), 201–207. https://doi.org/10.1016/J.TREE.2008.11.009</w:t>
      </w:r>
    </w:p>
    <w:p w14:paraId="138BAC94" w14:textId="77777777" w:rsidR="007254A5" w:rsidRPr="007254A5" w:rsidRDefault="007254A5" w:rsidP="007254A5">
      <w:pPr>
        <w:pStyle w:val="Bibliography"/>
        <w:rPr>
          <w:rFonts w:ascii="Calibri" w:hAnsi="Calibri" w:cs="Calibri"/>
        </w:rPr>
      </w:pPr>
      <w:r w:rsidRPr="007254A5">
        <w:rPr>
          <w:rFonts w:ascii="Calibri" w:hAnsi="Calibri" w:cs="Calibri"/>
        </w:rPr>
        <w:t xml:space="preserve">Sterner, R. Warner., &amp; Elser, J. J. (2002). </w:t>
      </w:r>
      <w:r w:rsidRPr="007254A5">
        <w:rPr>
          <w:rFonts w:ascii="Calibri" w:hAnsi="Calibri" w:cs="Calibri"/>
          <w:i/>
          <w:iCs/>
        </w:rPr>
        <w:t>Ecological stoichiometry: The biology of elements from molecules to the biosphere</w:t>
      </w:r>
      <w:r w:rsidRPr="007254A5">
        <w:rPr>
          <w:rFonts w:ascii="Calibri" w:hAnsi="Calibri" w:cs="Calibri"/>
        </w:rPr>
        <w:t>.</w:t>
      </w:r>
    </w:p>
    <w:p w14:paraId="70686C60" w14:textId="77777777" w:rsidR="007254A5" w:rsidRPr="007254A5" w:rsidRDefault="007254A5" w:rsidP="007254A5">
      <w:pPr>
        <w:pStyle w:val="Bibliography"/>
        <w:rPr>
          <w:rFonts w:ascii="Calibri" w:hAnsi="Calibri" w:cs="Calibri"/>
        </w:rPr>
      </w:pPr>
      <w:r w:rsidRPr="007254A5">
        <w:rPr>
          <w:rFonts w:ascii="Calibri" w:hAnsi="Calibri" w:cs="Calibri"/>
        </w:rPr>
        <w:t xml:space="preserve">Stutter, M. I., Graeber, D., Evans, C. D., Wade, A. J., &amp; Withers, P. J. A. (2018). Balancing macronutrient stoichiometry to alleviate eutrophication. </w:t>
      </w:r>
      <w:r w:rsidRPr="007254A5">
        <w:rPr>
          <w:rFonts w:ascii="Calibri" w:hAnsi="Calibri" w:cs="Calibri"/>
          <w:i/>
          <w:iCs/>
        </w:rPr>
        <w:t>Science of The Total Environment</w:t>
      </w:r>
      <w:r w:rsidRPr="007254A5">
        <w:rPr>
          <w:rFonts w:ascii="Calibri" w:hAnsi="Calibri" w:cs="Calibri"/>
        </w:rPr>
        <w:t xml:space="preserve">, </w:t>
      </w:r>
      <w:r w:rsidRPr="007254A5">
        <w:rPr>
          <w:rFonts w:ascii="Calibri" w:hAnsi="Calibri" w:cs="Calibri"/>
          <w:i/>
          <w:iCs/>
        </w:rPr>
        <w:t>634</w:t>
      </w:r>
      <w:r w:rsidRPr="007254A5">
        <w:rPr>
          <w:rFonts w:ascii="Calibri" w:hAnsi="Calibri" w:cs="Calibri"/>
        </w:rPr>
        <w:t>, 439–447. https://doi.org/10.1016/J.SCITOTENV.2018.03.298</w:t>
      </w:r>
    </w:p>
    <w:p w14:paraId="71128B12"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07a). Survey of the Nation’s Lakes. Field Operations Manual. EPA 841-B-07- 004.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07-field-operations-manual</w:t>
      </w:r>
    </w:p>
    <w:p w14:paraId="6F6E167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07b). Survey of the Nation’s Lakes: Integrated Quality Assurance Project Plan. EPA/841-B-07-003. </w:t>
      </w:r>
      <w:r w:rsidRPr="007254A5">
        <w:rPr>
          <w:rFonts w:ascii="Calibri" w:hAnsi="Calibri" w:cs="Calibri"/>
          <w:i/>
          <w:iCs/>
        </w:rPr>
        <w:t>U.S. Environmental Protection Agency, Office of Water and Office of Research and Development, Washington, DC</w:t>
      </w:r>
      <w:r w:rsidRPr="007254A5">
        <w:rPr>
          <w:rFonts w:ascii="Calibri" w:hAnsi="Calibri" w:cs="Calibri"/>
        </w:rPr>
        <w:t>. https://www.epa.gov/national-aquatic-resource-surveys/national-lakes-assessment-2007-quality-assurance-project-plan</w:t>
      </w:r>
    </w:p>
    <w:p w14:paraId="6D60C6D8"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0). </w:t>
      </w:r>
      <w:r w:rsidRPr="007254A5">
        <w:rPr>
          <w:rFonts w:ascii="Calibri" w:hAnsi="Calibri" w:cs="Calibri"/>
          <w:i/>
          <w:iCs/>
        </w:rPr>
        <w:t>National Aquatic Resource Surveys. National Lakes Assessment 2007 (data and metadata files)</w:t>
      </w:r>
      <w:r w:rsidRPr="007254A5">
        <w:rPr>
          <w:rFonts w:ascii="Calibri" w:hAnsi="Calibri" w:cs="Calibri"/>
        </w:rPr>
        <w:t>. Available from U.S. EPA website: http://www.epa.gov/national-aquatic-resource-surveys/data-national-aquatic-resource-surveys</w:t>
      </w:r>
    </w:p>
    <w:p w14:paraId="34B930CC"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7a). National Lakes Assessment 2017. Field Operations Manual. EPA 841-B-16-002.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17-field-operations-manual</w:t>
      </w:r>
    </w:p>
    <w:p w14:paraId="3F91E45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7b). National Lakes Assessment 2017. Laboratory Operations Manual. V.1.1. EPA 841‐B‐16‐ 004.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17-laboratory-operations-manual</w:t>
      </w:r>
    </w:p>
    <w:p w14:paraId="5AF1BC7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22a). </w:t>
      </w:r>
      <w:r w:rsidRPr="007254A5">
        <w:rPr>
          <w:rFonts w:ascii="Calibri" w:hAnsi="Calibri" w:cs="Calibri"/>
          <w:i/>
          <w:iCs/>
        </w:rPr>
        <w:t>National Aquatic Resource Surveys. National Lakes Assessment 2017 (data and metadata files)</w:t>
      </w:r>
      <w:r w:rsidRPr="007254A5">
        <w:rPr>
          <w:rFonts w:ascii="Calibri" w:hAnsi="Calibri" w:cs="Calibri"/>
        </w:rPr>
        <w:t>. Available from U.S. EPA website: http://www.epa.gov/national-aquatic-resource-surveys/data-national-aquatic-resource-surveys</w:t>
      </w:r>
    </w:p>
    <w:p w14:paraId="06D7F96D"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22b). National Lakes Assessment 2017: Technical Support Document. EPA 841‐R‐22‐001. </w:t>
      </w:r>
      <w:r w:rsidRPr="007254A5">
        <w:rPr>
          <w:rFonts w:ascii="Calibri" w:hAnsi="Calibri" w:cs="Calibri"/>
          <w:i/>
          <w:iCs/>
        </w:rPr>
        <w:t>U.S. Environmental Protection Agency, Office of Water and Office of Research and Development</w:t>
      </w:r>
      <w:r w:rsidRPr="007254A5">
        <w:rPr>
          <w:rFonts w:ascii="Calibri" w:hAnsi="Calibri" w:cs="Calibri"/>
        </w:rPr>
        <w:t>. https://www.epa.gov/national-aquatic-resource-surveys/national-lakes-assessment-2017-technical-support-document</w:t>
      </w:r>
    </w:p>
    <w:p w14:paraId="2688760F"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Gibson, G., Carlson, R., Simpson, J., Smeltzer, E., Gerritson, J., Chapra, S., Heiskary, S., Jones, J., &amp; Kennedy, R. (2000). </w:t>
      </w:r>
      <w:r w:rsidRPr="007254A5">
        <w:rPr>
          <w:rFonts w:ascii="Calibri" w:hAnsi="Calibri" w:cs="Calibri"/>
          <w:i/>
          <w:iCs/>
        </w:rPr>
        <w:t>Nutrient Criteria Technical Guidance Manual Lakes and Reservoirs. EPA-822-B00-001.</w:t>
      </w:r>
      <w:r w:rsidRPr="007254A5">
        <w:rPr>
          <w:rFonts w:ascii="Calibri" w:hAnsi="Calibri" w:cs="Calibri"/>
        </w:rPr>
        <w:t xml:space="preserve"> 232.</w:t>
      </w:r>
    </w:p>
    <w:p w14:paraId="5C25DE69" w14:textId="77777777" w:rsidR="007254A5" w:rsidRPr="007254A5" w:rsidRDefault="007254A5" w:rsidP="007254A5">
      <w:pPr>
        <w:pStyle w:val="Bibliography"/>
        <w:rPr>
          <w:rFonts w:ascii="Calibri" w:hAnsi="Calibri" w:cs="Calibri"/>
        </w:rPr>
      </w:pPr>
      <w:r w:rsidRPr="007254A5">
        <w:rPr>
          <w:rFonts w:ascii="Calibri" w:hAnsi="Calibri" w:cs="Calibri"/>
        </w:rPr>
        <w:t xml:space="preserve">Wetzel, R. G. (2001). </w:t>
      </w:r>
      <w:r w:rsidRPr="007254A5">
        <w:rPr>
          <w:rFonts w:ascii="Calibri" w:hAnsi="Calibri" w:cs="Calibri"/>
          <w:i/>
          <w:iCs/>
        </w:rPr>
        <w:t>Limnology</w:t>
      </w:r>
      <w:r w:rsidRPr="007254A5">
        <w:rPr>
          <w:rFonts w:ascii="Calibri" w:hAnsi="Calibri" w:cs="Calibri"/>
        </w:rPr>
        <w:t>. Academic Press.</w:t>
      </w:r>
    </w:p>
    <w:p w14:paraId="33D24E7E" w14:textId="77777777" w:rsidR="007254A5" w:rsidRPr="007254A5" w:rsidRDefault="007254A5" w:rsidP="007254A5">
      <w:pPr>
        <w:pStyle w:val="Bibliography"/>
        <w:rPr>
          <w:rFonts w:ascii="Calibri" w:hAnsi="Calibri" w:cs="Calibri"/>
        </w:rPr>
      </w:pPr>
      <w:r w:rsidRPr="007254A5">
        <w:rPr>
          <w:rFonts w:ascii="Calibri" w:hAnsi="Calibri" w:cs="Calibri"/>
        </w:rPr>
        <w:t xml:space="preserve">Wickham, H., Averick, M., Bryan, J., Chang, W., McGowan, L. D., François, R., Grolemund, G., Hayes, A., Henry, L., Hester, J., Kuhn, M., Pedersen, T. L., Miller, E., Bache, S. M., Müller, K., Ooms, J., Robinson, D., Seidel, D. P., Spinu, V., … Yutani, H. (2019). Welcome to the tidyverse. </w:t>
      </w:r>
      <w:r w:rsidRPr="007254A5">
        <w:rPr>
          <w:rFonts w:ascii="Calibri" w:hAnsi="Calibri" w:cs="Calibri"/>
          <w:i/>
          <w:iCs/>
        </w:rPr>
        <w:t>Journal of Open Source Software</w:t>
      </w:r>
      <w:r w:rsidRPr="007254A5">
        <w:rPr>
          <w:rFonts w:ascii="Calibri" w:hAnsi="Calibri" w:cs="Calibri"/>
        </w:rPr>
        <w:t xml:space="preserve">, </w:t>
      </w:r>
      <w:r w:rsidRPr="007254A5">
        <w:rPr>
          <w:rFonts w:ascii="Calibri" w:hAnsi="Calibri" w:cs="Calibri"/>
          <w:i/>
          <w:iCs/>
        </w:rPr>
        <w:t>4</w:t>
      </w:r>
      <w:r w:rsidRPr="007254A5">
        <w:rPr>
          <w:rFonts w:ascii="Calibri" w:hAnsi="Calibri" w:cs="Calibri"/>
        </w:rPr>
        <w:t>(43), 1686. https://doi.org/10.21105/joss.01686</w:t>
      </w:r>
    </w:p>
    <w:p w14:paraId="261A0447" w14:textId="77777777" w:rsidR="007254A5" w:rsidRPr="007254A5" w:rsidRDefault="007254A5" w:rsidP="007254A5">
      <w:pPr>
        <w:pStyle w:val="Bibliography"/>
        <w:rPr>
          <w:rFonts w:ascii="Calibri" w:hAnsi="Calibri" w:cs="Calibri"/>
        </w:rPr>
      </w:pPr>
      <w:r w:rsidRPr="007254A5">
        <w:rPr>
          <w:rFonts w:ascii="Calibri" w:hAnsi="Calibri" w:cs="Calibri"/>
        </w:rPr>
        <w:t xml:space="preserve">Wurtsbaugh, W. A., Paerl, H. W., &amp; Dodds, W. K. (2019). Nutrients, eutrophication and harmful algal blooms along the freshwater to marine continuum. </w:t>
      </w:r>
      <w:r w:rsidRPr="007254A5">
        <w:rPr>
          <w:rFonts w:ascii="Calibri" w:hAnsi="Calibri" w:cs="Calibri"/>
          <w:i/>
          <w:iCs/>
        </w:rPr>
        <w:t>WIREs Water</w:t>
      </w:r>
      <w:r w:rsidRPr="007254A5">
        <w:rPr>
          <w:rFonts w:ascii="Calibri" w:hAnsi="Calibri" w:cs="Calibri"/>
        </w:rPr>
        <w:t xml:space="preserve">, </w:t>
      </w:r>
      <w:r w:rsidRPr="007254A5">
        <w:rPr>
          <w:rFonts w:ascii="Calibri" w:hAnsi="Calibri" w:cs="Calibri"/>
          <w:i/>
          <w:iCs/>
        </w:rPr>
        <w:t>6</w:t>
      </w:r>
      <w:r w:rsidRPr="007254A5">
        <w:rPr>
          <w:rFonts w:ascii="Calibri" w:hAnsi="Calibri" w:cs="Calibri"/>
        </w:rPr>
        <w:t>(5), e1373. https://doi.org/10.1002/wat2.1373</w:t>
      </w:r>
    </w:p>
    <w:p w14:paraId="4F22DCBA" w14:textId="77777777" w:rsidR="007254A5" w:rsidRPr="007254A5" w:rsidRDefault="007254A5" w:rsidP="007254A5">
      <w:pPr>
        <w:pStyle w:val="Bibliography"/>
        <w:rPr>
          <w:rFonts w:ascii="Calibri" w:hAnsi="Calibri" w:cs="Calibri"/>
        </w:rPr>
      </w:pPr>
      <w:r w:rsidRPr="007254A5">
        <w:rPr>
          <w:rFonts w:ascii="Calibri" w:hAnsi="Calibri" w:cs="Calibri"/>
        </w:rPr>
        <w:lastRenderedPageBreak/>
        <w:t xml:space="preserve">Yao, X., Zhang, Y., Zhang, L., &amp; Zhou, Y. (2018). A bibliometric review of nitrogen research in eutrophic lakes and reservoirs. </w:t>
      </w:r>
      <w:r w:rsidRPr="007254A5">
        <w:rPr>
          <w:rFonts w:ascii="Calibri" w:hAnsi="Calibri" w:cs="Calibri"/>
          <w:i/>
          <w:iCs/>
        </w:rPr>
        <w:t>Journal of Environmental Sciences</w:t>
      </w:r>
      <w:r w:rsidRPr="007254A5">
        <w:rPr>
          <w:rFonts w:ascii="Calibri" w:hAnsi="Calibri" w:cs="Calibri"/>
        </w:rPr>
        <w:t xml:space="preserve">, </w:t>
      </w:r>
      <w:r w:rsidRPr="007254A5">
        <w:rPr>
          <w:rFonts w:ascii="Calibri" w:hAnsi="Calibri" w:cs="Calibri"/>
          <w:i/>
          <w:iCs/>
        </w:rPr>
        <w:t>66</w:t>
      </w:r>
      <w:r w:rsidRPr="007254A5">
        <w:rPr>
          <w:rFonts w:ascii="Calibri" w:hAnsi="Calibri" w:cs="Calibri"/>
        </w:rPr>
        <w:t>, 274–285. https://doi.org/10.1016/j.jes.2016.10.022</w:t>
      </w:r>
    </w:p>
    <w:p w14:paraId="4B5A822B" w14:textId="56FD1B31" w:rsidR="00F01B93" w:rsidRPr="001968F8" w:rsidRDefault="00573C09" w:rsidP="001968F8">
      <w:r>
        <w:fldChar w:fldCharType="end"/>
      </w:r>
    </w:p>
    <w:sectPr w:rsidR="00F01B93" w:rsidRPr="001968F8" w:rsidSect="00573C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C6F67AE"/>
    <w:multiLevelType w:val="hybridMultilevel"/>
    <w:tmpl w:val="A1C0B14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8" w15:restartNumberingAfterBreak="0">
    <w:nsid w:val="61234C81"/>
    <w:multiLevelType w:val="hybridMultilevel"/>
    <w:tmpl w:val="8362CB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6513214">
    <w:abstractNumId w:val="12"/>
  </w:num>
  <w:num w:numId="2" w16cid:durableId="1455825603">
    <w:abstractNumId w:val="6"/>
  </w:num>
  <w:num w:numId="3" w16cid:durableId="1406951621">
    <w:abstractNumId w:val="14"/>
  </w:num>
  <w:num w:numId="4" w16cid:durableId="1179003556">
    <w:abstractNumId w:val="19"/>
  </w:num>
  <w:num w:numId="5" w16cid:durableId="245114435">
    <w:abstractNumId w:val="8"/>
  </w:num>
  <w:num w:numId="6" w16cid:durableId="1385985259">
    <w:abstractNumId w:val="0"/>
  </w:num>
  <w:num w:numId="7" w16cid:durableId="433404969">
    <w:abstractNumId w:val="1"/>
  </w:num>
  <w:num w:numId="8" w16cid:durableId="655961139">
    <w:abstractNumId w:val="4"/>
  </w:num>
  <w:num w:numId="9" w16cid:durableId="781607362">
    <w:abstractNumId w:val="10"/>
  </w:num>
  <w:num w:numId="10" w16cid:durableId="954556171">
    <w:abstractNumId w:val="13"/>
  </w:num>
  <w:num w:numId="11" w16cid:durableId="300505698">
    <w:abstractNumId w:val="20"/>
  </w:num>
  <w:num w:numId="12" w16cid:durableId="1229458005">
    <w:abstractNumId w:val="3"/>
  </w:num>
  <w:num w:numId="13" w16cid:durableId="1301157429">
    <w:abstractNumId w:val="16"/>
  </w:num>
  <w:num w:numId="14" w16cid:durableId="940378866">
    <w:abstractNumId w:val="15"/>
  </w:num>
  <w:num w:numId="15" w16cid:durableId="1500343483">
    <w:abstractNumId w:val="22"/>
  </w:num>
  <w:num w:numId="16" w16cid:durableId="464203260">
    <w:abstractNumId w:val="23"/>
  </w:num>
  <w:num w:numId="17" w16cid:durableId="1315524788">
    <w:abstractNumId w:val="7"/>
  </w:num>
  <w:num w:numId="18" w16cid:durableId="583270876">
    <w:abstractNumId w:val="5"/>
  </w:num>
  <w:num w:numId="19" w16cid:durableId="1050029672">
    <w:abstractNumId w:val="21"/>
  </w:num>
  <w:num w:numId="20" w16cid:durableId="1909269426">
    <w:abstractNumId w:val="2"/>
  </w:num>
  <w:num w:numId="21" w16cid:durableId="317148325">
    <w:abstractNumId w:val="9"/>
  </w:num>
  <w:num w:numId="22" w16cid:durableId="305860961">
    <w:abstractNumId w:val="11"/>
  </w:num>
  <w:num w:numId="23" w16cid:durableId="1241452561">
    <w:abstractNumId w:val="17"/>
  </w:num>
  <w:num w:numId="24" w16cid:durableId="103219640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47F6D"/>
    <w:rsid w:val="00053217"/>
    <w:rsid w:val="00060CE0"/>
    <w:rsid w:val="00073F69"/>
    <w:rsid w:val="00074284"/>
    <w:rsid w:val="000744F6"/>
    <w:rsid w:val="000816BF"/>
    <w:rsid w:val="000A669B"/>
    <w:rsid w:val="000B3480"/>
    <w:rsid w:val="000C21E6"/>
    <w:rsid w:val="000C22CC"/>
    <w:rsid w:val="000C36E3"/>
    <w:rsid w:val="000F6A0F"/>
    <w:rsid w:val="00120F07"/>
    <w:rsid w:val="00122E7E"/>
    <w:rsid w:val="00137DAB"/>
    <w:rsid w:val="00141849"/>
    <w:rsid w:val="00145805"/>
    <w:rsid w:val="00146846"/>
    <w:rsid w:val="00147AD4"/>
    <w:rsid w:val="00151567"/>
    <w:rsid w:val="00154D9C"/>
    <w:rsid w:val="0017335A"/>
    <w:rsid w:val="0018252A"/>
    <w:rsid w:val="00191473"/>
    <w:rsid w:val="001968F8"/>
    <w:rsid w:val="001A1B65"/>
    <w:rsid w:val="001A3189"/>
    <w:rsid w:val="001B384B"/>
    <w:rsid w:val="001B3E73"/>
    <w:rsid w:val="001B5462"/>
    <w:rsid w:val="001C1A71"/>
    <w:rsid w:val="001C24F8"/>
    <w:rsid w:val="001D3902"/>
    <w:rsid w:val="001D47DD"/>
    <w:rsid w:val="001D4AC9"/>
    <w:rsid w:val="001D5908"/>
    <w:rsid w:val="001E3EF5"/>
    <w:rsid w:val="001E720A"/>
    <w:rsid w:val="001F387E"/>
    <w:rsid w:val="001F7C5E"/>
    <w:rsid w:val="00200BD5"/>
    <w:rsid w:val="00201673"/>
    <w:rsid w:val="00202DCE"/>
    <w:rsid w:val="0021058E"/>
    <w:rsid w:val="002131B6"/>
    <w:rsid w:val="00221025"/>
    <w:rsid w:val="0022296F"/>
    <w:rsid w:val="00233ADA"/>
    <w:rsid w:val="00256BB4"/>
    <w:rsid w:val="00273846"/>
    <w:rsid w:val="002910C3"/>
    <w:rsid w:val="002B7F5F"/>
    <w:rsid w:val="002C106F"/>
    <w:rsid w:val="002C3225"/>
    <w:rsid w:val="002C4612"/>
    <w:rsid w:val="002D2D4D"/>
    <w:rsid w:val="002E4790"/>
    <w:rsid w:val="002E4B2D"/>
    <w:rsid w:val="002F6299"/>
    <w:rsid w:val="002F7A57"/>
    <w:rsid w:val="003021C4"/>
    <w:rsid w:val="00305C79"/>
    <w:rsid w:val="00307B7E"/>
    <w:rsid w:val="00310E04"/>
    <w:rsid w:val="00325FCF"/>
    <w:rsid w:val="00333A33"/>
    <w:rsid w:val="00336A2F"/>
    <w:rsid w:val="00341EFF"/>
    <w:rsid w:val="00357C01"/>
    <w:rsid w:val="00361DB9"/>
    <w:rsid w:val="0036712A"/>
    <w:rsid w:val="00390615"/>
    <w:rsid w:val="003A161B"/>
    <w:rsid w:val="003A2BD5"/>
    <w:rsid w:val="003A6212"/>
    <w:rsid w:val="003B7B33"/>
    <w:rsid w:val="003B7E48"/>
    <w:rsid w:val="003B7F52"/>
    <w:rsid w:val="003D0874"/>
    <w:rsid w:val="003D3BFD"/>
    <w:rsid w:val="003D544E"/>
    <w:rsid w:val="003D56EF"/>
    <w:rsid w:val="003D6342"/>
    <w:rsid w:val="003D6A72"/>
    <w:rsid w:val="003E0D8B"/>
    <w:rsid w:val="003E37AF"/>
    <w:rsid w:val="003E4FB6"/>
    <w:rsid w:val="004011F3"/>
    <w:rsid w:val="00405AB9"/>
    <w:rsid w:val="00427BBB"/>
    <w:rsid w:val="00433F91"/>
    <w:rsid w:val="00451CE3"/>
    <w:rsid w:val="00455523"/>
    <w:rsid w:val="004752CD"/>
    <w:rsid w:val="0048247B"/>
    <w:rsid w:val="00492F74"/>
    <w:rsid w:val="004C387F"/>
    <w:rsid w:val="004D6FD3"/>
    <w:rsid w:val="004E6ABB"/>
    <w:rsid w:val="004E7F3D"/>
    <w:rsid w:val="004F07E5"/>
    <w:rsid w:val="004F142C"/>
    <w:rsid w:val="005063AA"/>
    <w:rsid w:val="00513C0C"/>
    <w:rsid w:val="0052032E"/>
    <w:rsid w:val="0053396B"/>
    <w:rsid w:val="005544AF"/>
    <w:rsid w:val="00565272"/>
    <w:rsid w:val="00573C09"/>
    <w:rsid w:val="0057476D"/>
    <w:rsid w:val="00575935"/>
    <w:rsid w:val="00596156"/>
    <w:rsid w:val="00596DBE"/>
    <w:rsid w:val="005A62B7"/>
    <w:rsid w:val="005B3F11"/>
    <w:rsid w:val="005B4759"/>
    <w:rsid w:val="005B7E59"/>
    <w:rsid w:val="005C0824"/>
    <w:rsid w:val="005D04F5"/>
    <w:rsid w:val="005D0518"/>
    <w:rsid w:val="005E2B2E"/>
    <w:rsid w:val="0060340D"/>
    <w:rsid w:val="00640D61"/>
    <w:rsid w:val="00644FCB"/>
    <w:rsid w:val="00646F76"/>
    <w:rsid w:val="006641FE"/>
    <w:rsid w:val="00664BC8"/>
    <w:rsid w:val="006650A6"/>
    <w:rsid w:val="00686B74"/>
    <w:rsid w:val="006947C8"/>
    <w:rsid w:val="006B6B8E"/>
    <w:rsid w:val="006C36B7"/>
    <w:rsid w:val="006C399B"/>
    <w:rsid w:val="006C3BD0"/>
    <w:rsid w:val="006C4B42"/>
    <w:rsid w:val="006C65F3"/>
    <w:rsid w:val="006C692A"/>
    <w:rsid w:val="006D3642"/>
    <w:rsid w:val="006D4131"/>
    <w:rsid w:val="006F4543"/>
    <w:rsid w:val="00703E6C"/>
    <w:rsid w:val="00705908"/>
    <w:rsid w:val="00721E31"/>
    <w:rsid w:val="007254A5"/>
    <w:rsid w:val="00735EBD"/>
    <w:rsid w:val="00742F60"/>
    <w:rsid w:val="00752333"/>
    <w:rsid w:val="007769A5"/>
    <w:rsid w:val="00787BE9"/>
    <w:rsid w:val="00791955"/>
    <w:rsid w:val="007A454E"/>
    <w:rsid w:val="007A7F97"/>
    <w:rsid w:val="007B492B"/>
    <w:rsid w:val="007C1F63"/>
    <w:rsid w:val="007C6344"/>
    <w:rsid w:val="007D18D6"/>
    <w:rsid w:val="007D63B5"/>
    <w:rsid w:val="007E507F"/>
    <w:rsid w:val="007F4820"/>
    <w:rsid w:val="007F5518"/>
    <w:rsid w:val="0081323C"/>
    <w:rsid w:val="00824110"/>
    <w:rsid w:val="00836AB3"/>
    <w:rsid w:val="00844206"/>
    <w:rsid w:val="008448B5"/>
    <w:rsid w:val="0085131D"/>
    <w:rsid w:val="00853C76"/>
    <w:rsid w:val="00855321"/>
    <w:rsid w:val="00862DF4"/>
    <w:rsid w:val="0086514E"/>
    <w:rsid w:val="0087176F"/>
    <w:rsid w:val="0087244E"/>
    <w:rsid w:val="008815EC"/>
    <w:rsid w:val="008941B9"/>
    <w:rsid w:val="008B1793"/>
    <w:rsid w:val="008B2133"/>
    <w:rsid w:val="008B240D"/>
    <w:rsid w:val="008B36FC"/>
    <w:rsid w:val="008C05B2"/>
    <w:rsid w:val="008D236B"/>
    <w:rsid w:val="008D34FA"/>
    <w:rsid w:val="008D547F"/>
    <w:rsid w:val="008D734E"/>
    <w:rsid w:val="008E03D0"/>
    <w:rsid w:val="008E5D28"/>
    <w:rsid w:val="008F086E"/>
    <w:rsid w:val="008F412F"/>
    <w:rsid w:val="008F4436"/>
    <w:rsid w:val="00912B6C"/>
    <w:rsid w:val="009212AC"/>
    <w:rsid w:val="00924260"/>
    <w:rsid w:val="00924D98"/>
    <w:rsid w:val="0093094F"/>
    <w:rsid w:val="00967D88"/>
    <w:rsid w:val="00970565"/>
    <w:rsid w:val="009734DF"/>
    <w:rsid w:val="00983BFA"/>
    <w:rsid w:val="00992DD8"/>
    <w:rsid w:val="009B41E6"/>
    <w:rsid w:val="009B7169"/>
    <w:rsid w:val="009D13F9"/>
    <w:rsid w:val="00A033DA"/>
    <w:rsid w:val="00A10F84"/>
    <w:rsid w:val="00A25C3D"/>
    <w:rsid w:val="00A27B73"/>
    <w:rsid w:val="00A30A90"/>
    <w:rsid w:val="00A452B4"/>
    <w:rsid w:val="00A470ED"/>
    <w:rsid w:val="00A520EF"/>
    <w:rsid w:val="00A52440"/>
    <w:rsid w:val="00A670CF"/>
    <w:rsid w:val="00A77AEC"/>
    <w:rsid w:val="00AA3482"/>
    <w:rsid w:val="00AA35E8"/>
    <w:rsid w:val="00AA73D8"/>
    <w:rsid w:val="00AB0A01"/>
    <w:rsid w:val="00AB6034"/>
    <w:rsid w:val="00AC03F2"/>
    <w:rsid w:val="00AE1B10"/>
    <w:rsid w:val="00AE3978"/>
    <w:rsid w:val="00AE6848"/>
    <w:rsid w:val="00AF4109"/>
    <w:rsid w:val="00B15CBE"/>
    <w:rsid w:val="00B20878"/>
    <w:rsid w:val="00B2274E"/>
    <w:rsid w:val="00B30B79"/>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C16DF"/>
    <w:rsid w:val="00BD30A4"/>
    <w:rsid w:val="00BD5BA3"/>
    <w:rsid w:val="00BF16B2"/>
    <w:rsid w:val="00BF16CA"/>
    <w:rsid w:val="00BF27B3"/>
    <w:rsid w:val="00BF57A8"/>
    <w:rsid w:val="00BF59BF"/>
    <w:rsid w:val="00C00FA4"/>
    <w:rsid w:val="00C04F80"/>
    <w:rsid w:val="00C17331"/>
    <w:rsid w:val="00C4231F"/>
    <w:rsid w:val="00C53890"/>
    <w:rsid w:val="00C60186"/>
    <w:rsid w:val="00C644E7"/>
    <w:rsid w:val="00C819A4"/>
    <w:rsid w:val="00C960A4"/>
    <w:rsid w:val="00CA635E"/>
    <w:rsid w:val="00CE3A0A"/>
    <w:rsid w:val="00CE5B67"/>
    <w:rsid w:val="00CF283A"/>
    <w:rsid w:val="00CF62A5"/>
    <w:rsid w:val="00D0027E"/>
    <w:rsid w:val="00D04C26"/>
    <w:rsid w:val="00D12498"/>
    <w:rsid w:val="00D24AC0"/>
    <w:rsid w:val="00D25D79"/>
    <w:rsid w:val="00D425B4"/>
    <w:rsid w:val="00D5109C"/>
    <w:rsid w:val="00D613B6"/>
    <w:rsid w:val="00D63893"/>
    <w:rsid w:val="00D63C89"/>
    <w:rsid w:val="00D74176"/>
    <w:rsid w:val="00D7757D"/>
    <w:rsid w:val="00D85DE2"/>
    <w:rsid w:val="00D872F3"/>
    <w:rsid w:val="00D915AE"/>
    <w:rsid w:val="00D93C9E"/>
    <w:rsid w:val="00DA0D96"/>
    <w:rsid w:val="00DA143C"/>
    <w:rsid w:val="00DB4CA8"/>
    <w:rsid w:val="00DB56F6"/>
    <w:rsid w:val="00DD160A"/>
    <w:rsid w:val="00DD40B2"/>
    <w:rsid w:val="00DD5B02"/>
    <w:rsid w:val="00DE4DBE"/>
    <w:rsid w:val="00DE6150"/>
    <w:rsid w:val="00DF2AF1"/>
    <w:rsid w:val="00E04100"/>
    <w:rsid w:val="00E13A62"/>
    <w:rsid w:val="00E2775A"/>
    <w:rsid w:val="00E319D0"/>
    <w:rsid w:val="00E35978"/>
    <w:rsid w:val="00E4184A"/>
    <w:rsid w:val="00E43AE8"/>
    <w:rsid w:val="00E50255"/>
    <w:rsid w:val="00E575A1"/>
    <w:rsid w:val="00E71EEF"/>
    <w:rsid w:val="00E74B93"/>
    <w:rsid w:val="00E91D94"/>
    <w:rsid w:val="00E94AE1"/>
    <w:rsid w:val="00EA2C6F"/>
    <w:rsid w:val="00EB2480"/>
    <w:rsid w:val="00EB2BF8"/>
    <w:rsid w:val="00EB3784"/>
    <w:rsid w:val="00EC0347"/>
    <w:rsid w:val="00EC11F4"/>
    <w:rsid w:val="00ED1642"/>
    <w:rsid w:val="00EE2ACD"/>
    <w:rsid w:val="00EF7171"/>
    <w:rsid w:val="00F01B93"/>
    <w:rsid w:val="00F01F11"/>
    <w:rsid w:val="00F15FEA"/>
    <w:rsid w:val="00F1709B"/>
    <w:rsid w:val="00F24932"/>
    <w:rsid w:val="00F25CD2"/>
    <w:rsid w:val="00F25F2D"/>
    <w:rsid w:val="00F319BB"/>
    <w:rsid w:val="00F320B5"/>
    <w:rsid w:val="00F326CA"/>
    <w:rsid w:val="00F4064F"/>
    <w:rsid w:val="00F50C57"/>
    <w:rsid w:val="00F54197"/>
    <w:rsid w:val="00F621AF"/>
    <w:rsid w:val="00F62B77"/>
    <w:rsid w:val="00FA2C9F"/>
    <w:rsid w:val="00FA34B7"/>
    <w:rsid w:val="00FC1F81"/>
    <w:rsid w:val="00FC3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4AF"/>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0617449">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56951"/>
    <w:rsid w:val="001739B9"/>
    <w:rsid w:val="002170FF"/>
    <w:rsid w:val="00274579"/>
    <w:rsid w:val="002A72EE"/>
    <w:rsid w:val="003138CB"/>
    <w:rsid w:val="003F0F52"/>
    <w:rsid w:val="00473EA0"/>
    <w:rsid w:val="00474331"/>
    <w:rsid w:val="00487F6A"/>
    <w:rsid w:val="004950A2"/>
    <w:rsid w:val="004F4B86"/>
    <w:rsid w:val="00523C51"/>
    <w:rsid w:val="0059351C"/>
    <w:rsid w:val="00600E1E"/>
    <w:rsid w:val="006305B7"/>
    <w:rsid w:val="006421CF"/>
    <w:rsid w:val="00687E0A"/>
    <w:rsid w:val="006C1001"/>
    <w:rsid w:val="006F28EE"/>
    <w:rsid w:val="007111D3"/>
    <w:rsid w:val="007275B8"/>
    <w:rsid w:val="0074171D"/>
    <w:rsid w:val="0074259F"/>
    <w:rsid w:val="007571F9"/>
    <w:rsid w:val="007F5BCB"/>
    <w:rsid w:val="00905C81"/>
    <w:rsid w:val="009068D6"/>
    <w:rsid w:val="00951DAE"/>
    <w:rsid w:val="009602FE"/>
    <w:rsid w:val="00994B90"/>
    <w:rsid w:val="009D2428"/>
    <w:rsid w:val="00AA42B9"/>
    <w:rsid w:val="00BC0748"/>
    <w:rsid w:val="00BF3AC7"/>
    <w:rsid w:val="00BF78D7"/>
    <w:rsid w:val="00C66EC9"/>
    <w:rsid w:val="00D02BE8"/>
    <w:rsid w:val="00D61313"/>
    <w:rsid w:val="00DB07B4"/>
    <w:rsid w:val="00DC2017"/>
    <w:rsid w:val="00DD2F8C"/>
    <w:rsid w:val="00E55B70"/>
    <w:rsid w:val="00E677DC"/>
    <w:rsid w:val="00E73D7D"/>
    <w:rsid w:val="00EF5BBE"/>
    <w:rsid w:val="00FA6A00"/>
    <w:rsid w:val="00FA6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0</TotalTime>
  <Pages>20</Pages>
  <Words>20596</Words>
  <Characters>117401</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46</cp:revision>
  <dcterms:created xsi:type="dcterms:W3CDTF">2022-09-15T23:22:00Z</dcterms:created>
  <dcterms:modified xsi:type="dcterms:W3CDTF">2022-09-2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JLJBf4m"/&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